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20/02/relationships/classificationlabels" Target="docMetadata/LabelInfo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Pr="00661504">
          <w:rPr>
            <w:rStyle w:val="Hyperlink"/>
            <w:lang w:val="en-CA"/>
          </w:rPr>
          <w:t>igrossma@uwaterloo.ca</w:t>
        </w:r>
      </w:hyperlink>
      <w:r w:rsidRPr="00661504">
        <w:rPr>
          <w:rStyle w:val="Hyperlink"/>
          <w:lang w:val="en-CA"/>
        </w:rPr>
        <w:t xml:space="preserve"> </w:t>
      </w:r>
      <w:r w:rsidRPr="00661504">
        <w:rPr>
          <w:bCs/>
          <w:lang w:val="en-CA"/>
        </w:rPr>
        <w:t xml:space="preserve">• </w:t>
      </w:r>
      <w:hyperlink r:id="rId12" w:history="1">
        <w:r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7E20F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7E20F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>Vordiplom (B.S. equivalent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16F3FF6A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C81847">
        <w:rPr>
          <w:color w:val="000000"/>
          <w:lang w:val="en-CA"/>
        </w:rPr>
        <w:t>Cultur</w:t>
      </w:r>
      <w:r w:rsidR="008A5056">
        <w:rPr>
          <w:color w:val="000000"/>
          <w:lang w:val="en-CA"/>
        </w:rPr>
        <w:t>al change</w:t>
      </w:r>
      <w:r w:rsidR="000E58CB" w:rsidRPr="00661504">
        <w:rPr>
          <w:color w:val="000000"/>
          <w:lang w:val="en-CA"/>
        </w:rPr>
        <w:t xml:space="preserve">; </w:t>
      </w:r>
      <w:r w:rsidR="00C81847">
        <w:rPr>
          <w:color w:val="000000"/>
          <w:lang w:val="en-CA"/>
        </w:rPr>
        <w:t>Decision-making;</w:t>
      </w:r>
      <w:r w:rsidR="00730C54" w:rsidRPr="00661504">
        <w:rPr>
          <w:color w:val="000000"/>
          <w:lang w:val="en-CA"/>
        </w:rPr>
        <w:t xml:space="preserve">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 xml:space="preserve">Judgment; </w:t>
      </w:r>
      <w:r w:rsidR="006B4A64">
        <w:rPr>
          <w:color w:val="000000"/>
          <w:lang w:val="en-CA"/>
        </w:rPr>
        <w:t xml:space="preserve">Intellectual humility; Measurement; </w:t>
      </w:r>
      <w:r w:rsidR="00C81847">
        <w:rPr>
          <w:color w:val="000000"/>
          <w:lang w:val="en-CA"/>
        </w:rPr>
        <w:t xml:space="preserve">Metacognition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CD05B7">
        <w:rPr>
          <w:color w:val="000000"/>
          <w:lang w:val="en-CA"/>
        </w:rPr>
        <w:t xml:space="preserve">Uncertainty; </w:t>
      </w:r>
      <w:r w:rsidR="000E58CB" w:rsidRPr="00661504">
        <w:rPr>
          <w:color w:val="000000"/>
          <w:lang w:val="en-CA"/>
        </w:rPr>
        <w:t>Wisdom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7E20F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7E20F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7E20F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5A9E222D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bookmarkStart w:id="0" w:name="_Hlk185433047"/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65581F">
        <w:rPr>
          <w:b/>
          <w:color w:val="000000"/>
          <w:lang w:val="en-CA"/>
        </w:rPr>
        <w:t>5</w:t>
      </w:r>
      <w:r w:rsidR="007E20F4">
        <w:rPr>
          <w:b/>
          <w:color w:val="000000"/>
          <w:lang w:val="en-CA"/>
        </w:rPr>
        <w:t>5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1B330F">
        <w:rPr>
          <w:b/>
          <w:color w:val="000000"/>
          <w:lang w:val="en-CA"/>
        </w:rPr>
        <w:t>1</w:t>
      </w:r>
      <w:r w:rsidR="003039B3">
        <w:rPr>
          <w:b/>
          <w:color w:val="000000"/>
          <w:lang w:val="en-CA"/>
        </w:rPr>
        <w:t>3</w:t>
      </w:r>
      <w:r w:rsidR="001B330F">
        <w:rPr>
          <w:b/>
          <w:color w:val="000000"/>
          <w:lang w:val="en-CA"/>
        </w:rPr>
        <w:t>,</w:t>
      </w:r>
      <w:r w:rsidR="007E20F4">
        <w:rPr>
          <w:b/>
          <w:color w:val="000000"/>
          <w:lang w:val="en-CA"/>
        </w:rPr>
        <w:t>109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1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bookmarkEnd w:id="1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2" w:name="_Hlk47042914"/>
      <w:bookmarkStart w:id="3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7E20F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817299" w:rsidRPr="007E20F4" w14:paraId="43DE91F7" w14:textId="77777777" w:rsidTr="006B6BC9">
        <w:tc>
          <w:tcPr>
            <w:tcW w:w="1548" w:type="dxa"/>
          </w:tcPr>
          <w:p w14:paraId="7D0ADE89" w14:textId="6E34D4A7" w:rsidR="00817299" w:rsidRDefault="00817299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</w:t>
            </w:r>
          </w:p>
        </w:tc>
        <w:tc>
          <w:tcPr>
            <w:tcW w:w="8622" w:type="dxa"/>
          </w:tcPr>
          <w:p w14:paraId="250820C9" w14:textId="2429EB58" w:rsidR="00817299" w:rsidRDefault="0081729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hyperlink r:id="rId14" w:history="1">
              <w:r w:rsidRPr="00817299">
                <w:rPr>
                  <w:rStyle w:val="Hyperlink"/>
                  <w:lang w:val="en-US"/>
                </w:rPr>
                <w:t>Fellow</w:t>
              </w:r>
            </w:hyperlink>
            <w:r>
              <w:rPr>
                <w:lang w:val="en-US"/>
              </w:rPr>
              <w:t>, Stellenbosch Institute for Advanced Study, South Africa</w:t>
            </w:r>
          </w:p>
        </w:tc>
      </w:tr>
      <w:tr w:rsidR="0017121D" w:rsidRPr="007E20F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53B3A9BE" w:rsidR="0017121D" w:rsidRPr="0017121D" w:rsidRDefault="00E4778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 xml:space="preserve">Elected </w:t>
            </w:r>
            <w:r w:rsidR="0017121D"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 w:rsidR="0017121D">
              <w:rPr>
                <w:lang w:val="en-US"/>
              </w:rPr>
              <w:t xml:space="preserve"> College, Royal Society of Canada</w:t>
            </w:r>
          </w:p>
        </w:tc>
      </w:tr>
      <w:tr w:rsidR="00A71D4D" w:rsidRPr="007E20F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Pr="001632F7">
                <w:rPr>
                  <w:rStyle w:val="Hyperlink"/>
                  <w:lang w:val="en-CA"/>
                </w:rPr>
                <w:t>Fellow</w:t>
              </w:r>
            </w:hyperlink>
            <w:r w:rsidRPr="00FF05A2">
              <w:rPr>
                <w:color w:val="000000"/>
                <w:lang w:val="en-CA"/>
              </w:rPr>
              <w:t>, Society for Personality and Social Psychology</w:t>
            </w:r>
            <w:r>
              <w:rPr>
                <w:color w:val="000000"/>
                <w:lang w:val="en-CA"/>
              </w:rPr>
              <w:t xml:space="preserve"> 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7E20F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6" w:history="1">
              <w:r w:rsidRPr="001632F7">
                <w:rPr>
                  <w:rStyle w:val="Hyperlink"/>
                  <w:lang w:val="en-CA"/>
                </w:rPr>
                <w:t>Site of the day</w:t>
              </w:r>
            </w:hyperlink>
            <w:r>
              <w:rPr>
                <w:lang w:val="en-CA"/>
              </w:rPr>
              <w:t xml:space="preserve">, </w:t>
            </w:r>
            <w:hyperlink r:id="rId17" w:history="1">
              <w:r w:rsidRPr="00B11805">
                <w:rPr>
                  <w:rStyle w:val="Hyperlink"/>
                  <w:lang w:val="en-CA"/>
                </w:rPr>
                <w:t>Awwwa</w:t>
              </w:r>
              <w:r w:rsidRPr="00D3206A">
                <w:rPr>
                  <w:rStyle w:val="Hyperlink"/>
                  <w:lang w:val="en-CA"/>
                </w:rPr>
                <w:t>rds</w:t>
              </w:r>
            </w:hyperlink>
            <w:r w:rsidRPr="00FF05A2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– </w:t>
            </w:r>
            <w:r>
              <w:rPr>
                <w:i/>
                <w:iCs/>
                <w:lang w:val="en-CA"/>
              </w:rPr>
              <w:t xml:space="preserve">best website of the day for </w:t>
            </w:r>
            <w:hyperlink r:id="rId18" w:history="1">
              <w:r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>
              <w:rPr>
                <w:i/>
                <w:iCs/>
                <w:lang w:val="en-CA"/>
              </w:rPr>
              <w:t xml:space="preserve"> as recognized by a </w:t>
            </w:r>
            <w:r w:rsidRPr="00B11805">
              <w:rPr>
                <w:i/>
                <w:iCs/>
                <w:lang w:val="en-CA"/>
              </w:rPr>
              <w:t>world-wide panel of digital designers, developers, and agencies</w:t>
            </w:r>
          </w:p>
        </w:tc>
      </w:tr>
      <w:tr w:rsidR="00A71D4D" w:rsidRPr="007E20F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" w:name="_Hlk61029761"/>
            <w:bookmarkEnd w:id="2"/>
            <w:bookmarkEnd w:id="3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A71D4D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9" w:history="1">
              <w:r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4"/>
      <w:tr w:rsidR="00A71D4D" w:rsidRPr="007E20F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5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6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5"/>
            <w:bookmarkEnd w:id="6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7E20F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20" w:history="1">
              <w:r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A</w:t>
            </w:r>
            <w:r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9623DB">
              <w:rPr>
                <w:rStyle w:val="Hyperlink"/>
                <w:i/>
                <w:color w:val="auto"/>
                <w:lang w:val="en-CA"/>
              </w:rPr>
              <w:t xml:space="preserve">most distinguished early career award in personality and social </w:t>
            </w:r>
            <w:r w:rsidRPr="009623DB">
              <w:rPr>
                <w:rStyle w:val="Hyperlink"/>
                <w:i/>
                <w:color w:val="auto"/>
                <w:lang w:val="en-CA"/>
              </w:rPr>
              <w:lastRenderedPageBreak/>
              <w:t>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7E20F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F47126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1" w:history="1">
              <w:r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B11805">
              <w:rPr>
                <w:color w:val="000000"/>
                <w:lang w:val="en-CA"/>
              </w:rPr>
              <w:t xml:space="preserve"> 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 novel advancement or achievement in scientific education, research, or serving the humanity</w:t>
            </w:r>
          </w:p>
        </w:tc>
      </w:tr>
      <w:bookmarkEnd w:id="7"/>
      <w:tr w:rsidR="00A71D4D" w:rsidRPr="007E20F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2" w:history="1">
              <w:r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Pr="00FF05A2"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lang w:val="en-CA"/>
              </w:rPr>
              <w:t xml:space="preserve"> </w:t>
            </w:r>
            <w:hyperlink r:id="rId23" w:history="1">
              <w:r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7E20F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>
              <w:rPr>
                <w:iCs/>
                <w:color w:val="000000"/>
                <w:lang w:val="en-CA"/>
              </w:rPr>
              <w:t xml:space="preserve">, </w:t>
            </w:r>
            <w:r w:rsidRPr="00D3206A">
              <w:rPr>
                <w:iCs/>
                <w:color w:val="000000"/>
                <w:lang w:val="en-CA"/>
              </w:rPr>
              <w:t>Government of Ontario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>–</w:t>
            </w:r>
            <w:r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7E20F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5" w:history="1">
              <w:r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Pr="00FF05A2">
              <w:rPr>
                <w:iCs/>
                <w:color w:val="000000"/>
                <w:lang w:val="en-CA"/>
              </w:rPr>
              <w:t>, Association for Psychological Science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Pr="00B11805">
              <w:rPr>
                <w:color w:val="000000"/>
                <w:lang w:val="en-CA"/>
              </w:rPr>
              <w:t xml:space="preserve"> </w:t>
            </w:r>
          </w:p>
        </w:tc>
      </w:tr>
      <w:tr w:rsidR="008D209C" w:rsidRPr="007E20F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7E20F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6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7E20F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Pr="00FF05A2">
              <w:rPr>
                <w:iCs/>
                <w:color w:val="000000"/>
                <w:lang w:val="en-CA"/>
              </w:rPr>
              <w:t>, Canadian Psychological Associatio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</w:t>
            </w:r>
            <w:r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Pr="00B11805">
              <w:rPr>
                <w:i/>
                <w:iCs/>
                <w:color w:val="000000"/>
                <w:lang w:val="en-CA"/>
              </w:rPr>
              <w:t>exceptional quality of the contribution of new researchers to psycholog</w:t>
            </w:r>
            <w:r>
              <w:rPr>
                <w:i/>
                <w:iCs/>
                <w:color w:val="000000"/>
                <w:lang w:val="en-US"/>
              </w:rPr>
              <w:t>y i</w:t>
            </w:r>
            <w:r w:rsidRPr="00B11805">
              <w:rPr>
                <w:i/>
                <w:iCs/>
                <w:color w:val="000000"/>
                <w:lang w:val="en-CA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8" w:name="_Hlk73288063"/>
            <w:r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8"/>
            <w:r w:rsidRPr="00FF05A2">
              <w:rPr>
                <w:color w:val="000000"/>
                <w:lang w:val="en-CA"/>
              </w:rPr>
              <w:t xml:space="preserve">– </w:t>
            </w:r>
            <w:r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Pr="00B11805">
              <w:rPr>
                <w:i/>
                <w:iCs/>
                <w:color w:val="000000"/>
                <w:lang w:val="en-CA"/>
              </w:rPr>
              <w:t xml:space="preserve">or </w:t>
            </w:r>
            <w:r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7E20F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iCs/>
                <w:color w:val="000000"/>
                <w:lang w:val="en-CA"/>
              </w:rPr>
              <w:t>American Psychological Association</w:t>
            </w:r>
            <w:r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11805">
              <w:rPr>
                <w:rStyle w:val="Hyperlink"/>
                <w:i/>
                <w:iCs/>
                <w:color w:val="auto"/>
                <w:lang w:val="en-CA"/>
              </w:rPr>
              <w:t xml:space="preserve">recognizes </w:t>
            </w:r>
            <w:r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7E20F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E240AD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30" w:history="1">
              <w:r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Pr="00FF05A2">
              <w:rPr>
                <w:iCs/>
                <w:color w:val="000000"/>
                <w:lang w:val="en-CA"/>
              </w:rPr>
              <w:t>, University of Michiga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color w:val="000000"/>
                <w:lang w:val="en-CA"/>
              </w:rPr>
              <w:t xml:space="preserve">most selective </w:t>
            </w:r>
            <w:r w:rsidRPr="007A4C5B">
              <w:rPr>
                <w:i/>
                <w:color w:val="000000"/>
                <w:lang w:val="en-CA"/>
              </w:rPr>
              <w:t>dissertation</w:t>
            </w:r>
            <w:r>
              <w:rPr>
                <w:i/>
                <w:color w:val="000000"/>
                <w:lang w:val="en-CA"/>
              </w:rPr>
              <w:t xml:space="preserve"> scholarship at the university for</w:t>
            </w:r>
            <w:r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7E20F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1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7E20F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710BD1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2" w:history="1">
              <w:r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Pr="00661504">
              <w:rPr>
                <w:color w:val="000000"/>
                <w:lang w:val="en-CA"/>
              </w:rPr>
              <w:t xml:space="preserve">, </w:t>
            </w:r>
            <w:hyperlink r:id="rId33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7E20F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E240AD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4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Pr="00B11805">
              <w:rPr>
                <w:lang w:val="en-CA"/>
              </w:rP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7E20F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E240AD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Pr="00FF05A2">
              <w:rPr>
                <w:color w:val="000000"/>
                <w:lang w:val="en-CA"/>
              </w:rPr>
              <w:t xml:space="preserve">, University of Michigan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>
              <w:rPr>
                <w:rStyle w:val="Hyperlink"/>
                <w:i/>
                <w:color w:val="auto"/>
                <w:lang w:val="en-US"/>
              </w:rPr>
              <w:t>p</w:t>
            </w:r>
            <w:r w:rsidRPr="00B11805">
              <w:rPr>
                <w:rStyle w:val="Hyperlink"/>
                <w:i/>
                <w:lang w:val="en-CA"/>
              </w:rPr>
              <w:t>r</w:t>
            </w:r>
            <w:r>
              <w:rPr>
                <w:rStyle w:val="Hyperlink"/>
                <w:i/>
                <w:lang w:val="en-US"/>
              </w:rPr>
              <w:t>e</w:t>
            </w:r>
            <w:r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7E20F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E240AD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Pr="00B11805">
              <w:rPr>
                <w:lang w:val="en-CA"/>
              </w:rP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7E20F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E240AD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7" w:history="1">
              <w:r w:rsidRPr="00AB1CDA">
                <w:rPr>
                  <w:rStyle w:val="Hyperlink"/>
                  <w:lang w:val="en-CA"/>
                </w:rPr>
                <w:t>Fellowship</w:t>
              </w:r>
            </w:hyperlink>
            <w:r w:rsidRPr="00FF05A2">
              <w:rPr>
                <w:color w:val="000000"/>
                <w:lang w:val="en-CA"/>
              </w:rPr>
              <w:t xml:space="preserve">, </w:t>
            </w:r>
            <w:r w:rsidRPr="003A3045">
              <w:rPr>
                <w:color w:val="000000"/>
                <w:lang w:val="en-CA"/>
              </w:rPr>
              <w:t xml:space="preserve">German Academic Exchange Service </w:t>
            </w:r>
            <w:r>
              <w:rPr>
                <w:color w:val="000000"/>
                <w:lang w:val="en-CA"/>
              </w:rPr>
              <w:t>(</w:t>
            </w:r>
            <w:r w:rsidRPr="00FF05A2">
              <w:rPr>
                <w:color w:val="000000"/>
                <w:lang w:val="en-CA"/>
              </w:rPr>
              <w:t>DAAD</w:t>
            </w:r>
            <w:r>
              <w:rPr>
                <w:color w:val="000000"/>
                <w:lang w:val="en-CA"/>
              </w:rPr>
              <w:t xml:space="preserve">)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7E20F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8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7E20F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7E20F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7E20F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5517D9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Pr="00085B36">
                <w:rPr>
                  <w:rStyle w:val="Hyperlink"/>
                  <w:lang w:val="en-CA"/>
                </w:rPr>
                <w:t>Scholarship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7E20F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E614D1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40" w:history="1">
              <w:r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>
              <w:rPr>
                <w:lang w:val="en-CA"/>
              </w:rPr>
              <w:t xml:space="preserve"> </w:t>
            </w:r>
            <w:r w:rsidRPr="00E91A06">
              <w:rPr>
                <w:lang w:val="en-CA"/>
              </w:rPr>
              <w:t>(</w:t>
            </w:r>
            <w:r>
              <w:rPr>
                <w:lang w:val="en-CA"/>
              </w:rPr>
              <w:t xml:space="preserve">Fellowship of the </w:t>
            </w:r>
            <w:r w:rsidRPr="00E91A06">
              <w:rPr>
                <w:lang w:val="en-CA"/>
              </w:rPr>
              <w:t>German National Academic Foundation)</w:t>
            </w:r>
            <w:r w:rsidRPr="00FF05A2">
              <w:rPr>
                <w:lang w:val="en-CA"/>
              </w:rPr>
              <w:t>, Germany</w:t>
            </w:r>
            <w:r>
              <w:rPr>
                <w:lang w:val="en-CA"/>
              </w:rPr>
              <w:t xml:space="preserve"> – </w:t>
            </w:r>
            <w:r w:rsidRPr="008B76EB">
              <w:rPr>
                <w:i/>
                <w:iCs/>
                <w:lang w:val="en-CA"/>
              </w:rPr>
              <w:t xml:space="preserve">most selective merit-based </w:t>
            </w:r>
            <w:r>
              <w:rPr>
                <w:i/>
                <w:iCs/>
                <w:lang w:val="en-CA"/>
              </w:rPr>
              <w:t xml:space="preserve">university </w:t>
            </w:r>
            <w:r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7E20F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280FEB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1" w:history="1">
              <w:r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Pr="00661504">
              <w:rPr>
                <w:lang w:val="en-CA"/>
              </w:rPr>
              <w:t xml:space="preserve">, </w:t>
            </w:r>
            <w:hyperlink r:id="rId42" w:history="1">
              <w:r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65C0764B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C665C0">
        <w:rPr>
          <w:rFonts w:ascii="Times New Roman" w:hAnsi="Times New Roman" w:cs="Times New Roman"/>
          <w:b/>
          <w:sz w:val="24"/>
          <w:szCs w:val="24"/>
        </w:rPr>
        <w:t>4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A1DA8" w:rsidRPr="007E20F4" w14:paraId="1C03B456" w14:textId="77777777" w:rsidTr="00260E42">
        <w:tc>
          <w:tcPr>
            <w:tcW w:w="1458" w:type="dxa"/>
          </w:tcPr>
          <w:p w14:paraId="7227FA5D" w14:textId="5260BD99" w:rsidR="00EA1DA8" w:rsidRDefault="00EA1DA8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2BCB1F5" w14:textId="41CD6505" w:rsidR="00EA1DA8" w:rsidRPr="00EA1DA8" w:rsidRDefault="00EA1DA8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nadian Artificial Intelligence Safety Institute (CAISI)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talyst Grant, </w:t>
            </w: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nadian Institute for Advanced Research (CIFAR)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Democratizing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h</w:t>
            </w:r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uman-AI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e</w:t>
            </w:r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ngagement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(co-PI with Golnoosh Farnadi; CAD$100,000) </w:t>
            </w:r>
          </w:p>
        </w:tc>
      </w:tr>
      <w:tr w:rsidR="00554C8B" w:rsidRPr="007E20F4" w14:paraId="537C977A" w14:textId="77777777" w:rsidTr="00260E42">
        <w:tc>
          <w:tcPr>
            <w:tcW w:w="1458" w:type="dxa"/>
          </w:tcPr>
          <w:p w14:paraId="4C476117" w14:textId="68DBE3ED" w:rsidR="00554C8B" w:rsidRDefault="00554C8B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5</w:t>
            </w:r>
          </w:p>
        </w:tc>
        <w:tc>
          <w:tcPr>
            <w:tcW w:w="8712" w:type="dxa"/>
          </w:tcPr>
          <w:p w14:paraId="69649A33" w14:textId="006ED023" w:rsidR="00554C8B" w:rsidRPr="00554C8B" w:rsidRDefault="00554C8B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Pr="00B1180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aching Innovation Incubator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, </w:t>
            </w:r>
            <w:r w:rsidRPr="00554C8B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Learning by teaching a Large Language Mode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(co-PI with Pascal Poupart; CAD$20,000)</w:t>
            </w:r>
          </w:p>
        </w:tc>
      </w:tr>
      <w:tr w:rsidR="00EA3410" w:rsidRPr="007E20F4" w14:paraId="21C29E7C" w14:textId="77777777" w:rsidTr="00260E42">
        <w:tc>
          <w:tcPr>
            <w:tcW w:w="1458" w:type="dxa"/>
          </w:tcPr>
          <w:p w14:paraId="30F0256E" w14:textId="73C63A22" w:rsidR="00EA3410" w:rsidRPr="00661504" w:rsidRDefault="00EA341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7D8C322" w14:textId="36F0451C" w:rsidR="00EA3410" w:rsidRPr="00EA3410" w:rsidRDefault="00EA3410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K </w:t>
            </w:r>
            <w:r w:rsidRPr="00EA341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rts and Humanities Research Counci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A3410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redicting the past: Testing expert historical judgement in the humanities and social sciences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David Gill; </w:t>
            </w:r>
            <w:r w:rsidRPr="00E3749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£96,322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)</w:t>
            </w:r>
          </w:p>
        </w:tc>
      </w:tr>
      <w:tr w:rsidR="00C665C0" w:rsidRPr="007E20F4" w14:paraId="33D13BB1" w14:textId="77777777" w:rsidTr="00260E42">
        <w:tc>
          <w:tcPr>
            <w:tcW w:w="1458" w:type="dxa"/>
          </w:tcPr>
          <w:p w14:paraId="5A428E12" w14:textId="3AFB36AA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712" w:type="dxa"/>
          </w:tcPr>
          <w:p w14:paraId="465130FD" w14:textId="7FCB9B7C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mpleton World Charity Founda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cross cultures beyond traditional decision-making paradigm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I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</w:t>
            </w:r>
            <w:r w:rsidRPr="00C665C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03,093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  <w:tr w:rsidR="00EE6C93" w:rsidRPr="007E20F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7E20F4" w14:paraId="433F42D9" w14:textId="77777777" w:rsidTr="00260E42">
        <w:tc>
          <w:tcPr>
            <w:tcW w:w="1458" w:type="dxa"/>
          </w:tcPr>
          <w:p w14:paraId="0DAE3A94" w14:textId="6733D52F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</w:t>
            </w:r>
            <w:r w:rsidR="00554C8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64FA2091" w14:textId="77777777" w:rsidR="009E4939" w:rsidRDefault="009E4939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A21721" w:rsidRPr="007E20F4" w14:paraId="1AB72E0D" w14:textId="77777777" w:rsidTr="006B6BC9">
        <w:tc>
          <w:tcPr>
            <w:tcW w:w="1458" w:type="dxa"/>
          </w:tcPr>
          <w:p w14:paraId="36D3E01E" w14:textId="6CB86EA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7949AE78" w14:textId="7A79135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6D7DDD" w:rsidRPr="007E20F4" w14:paraId="12F86B18" w14:textId="77777777" w:rsidTr="006B6BC9">
        <w:tc>
          <w:tcPr>
            <w:tcW w:w="1458" w:type="dxa"/>
          </w:tcPr>
          <w:p w14:paraId="7B80AC82" w14:textId="4D53B88D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1266F602" w14:textId="1FDBCB5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6D7DDD" w:rsidRPr="007E20F4" w14:paraId="7EF0FF6E" w14:textId="77777777" w:rsidTr="006B6BC9">
        <w:tc>
          <w:tcPr>
            <w:tcW w:w="1458" w:type="dxa"/>
          </w:tcPr>
          <w:p w14:paraId="61BE78EA" w14:textId="55ABB28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3318CBC" w14:textId="36EDC8B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  <w:tr w:rsidR="006D7DDD" w:rsidRPr="007E20F4" w14:paraId="7DEBC134" w14:textId="77777777" w:rsidTr="006B6BC9">
        <w:tc>
          <w:tcPr>
            <w:tcW w:w="1458" w:type="dxa"/>
          </w:tcPr>
          <w:p w14:paraId="22C9C01D" w14:textId="25F5E26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0DBDE4B" w14:textId="64FB164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6D7DDD" w:rsidRPr="007E20F4" w14:paraId="50BCD6F4" w14:textId="77777777" w:rsidTr="006B6BC9">
        <w:tc>
          <w:tcPr>
            <w:tcW w:w="1458" w:type="dxa"/>
          </w:tcPr>
          <w:p w14:paraId="13391F8A" w14:textId="0F93917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117BAD87" w14:textId="2B4067F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6D7DDD" w:rsidRPr="007E20F4" w14:paraId="494DF7CB" w14:textId="77777777" w:rsidTr="006B6BC9">
        <w:tc>
          <w:tcPr>
            <w:tcW w:w="1458" w:type="dxa"/>
          </w:tcPr>
          <w:p w14:paraId="3D98E831" w14:textId="2D73094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2E107B11" w14:textId="3138741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6D7DDD" w:rsidRPr="007E20F4" w14:paraId="4435807A" w14:textId="77777777" w:rsidTr="006B6BC9">
        <w:tc>
          <w:tcPr>
            <w:tcW w:w="1458" w:type="dxa"/>
          </w:tcPr>
          <w:p w14:paraId="16858733" w14:textId="4CBE1B4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7 - 2020</w:t>
            </w:r>
          </w:p>
        </w:tc>
        <w:tc>
          <w:tcPr>
            <w:tcW w:w="8712" w:type="dxa"/>
          </w:tcPr>
          <w:p w14:paraId="29BA7C1B" w14:textId="7C8659A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Initiative at the Arizona State University &amp; The Wake Forest University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10,000)</w:t>
            </w:r>
          </w:p>
        </w:tc>
      </w:tr>
      <w:tr w:rsidR="006D7DDD" w:rsidRPr="007E20F4" w14:paraId="46838337" w14:textId="77777777" w:rsidTr="006B6BC9">
        <w:tc>
          <w:tcPr>
            <w:tcW w:w="1458" w:type="dxa"/>
          </w:tcPr>
          <w:p w14:paraId="66947F9D" w14:textId="3C47BC1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6D7DDD" w:rsidRPr="007E20F4" w14:paraId="471C6349" w14:textId="77777777" w:rsidTr="006B6BC9">
        <w:tc>
          <w:tcPr>
            <w:tcW w:w="1458" w:type="dxa"/>
          </w:tcPr>
          <w:p w14:paraId="79757A01" w14:textId="63E7D2C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6D7DDD" w:rsidRPr="007E20F4" w14:paraId="1C37280F" w14:textId="77777777" w:rsidTr="006B6BC9">
        <w:tc>
          <w:tcPr>
            <w:tcW w:w="1458" w:type="dxa"/>
          </w:tcPr>
          <w:p w14:paraId="38E7622D" w14:textId="5830777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Shastri Research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Co-PI with Naved Iqbal; CAD$6,500)</w:t>
            </w:r>
          </w:p>
        </w:tc>
      </w:tr>
      <w:tr w:rsidR="006D7DDD" w:rsidRPr="007E20F4" w14:paraId="207CFA0D" w14:textId="77777777" w:rsidTr="006B6BC9">
        <w:tc>
          <w:tcPr>
            <w:tcW w:w="1458" w:type="dxa"/>
          </w:tcPr>
          <w:p w14:paraId="56CB278F" w14:textId="0070D16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Chronic Disease Prevention Initiative, See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7E20F4" w14:paraId="3B157423" w14:textId="77777777" w:rsidTr="006B6BC9">
        <w:tc>
          <w:tcPr>
            <w:tcW w:w="1458" w:type="dxa"/>
          </w:tcPr>
          <w:p w14:paraId="2DF6091B" w14:textId="3519D833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294D7393" w14:textId="5088917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Catalys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Ian McGregor; CAD$6,500)</w:t>
            </w:r>
          </w:p>
        </w:tc>
      </w:tr>
      <w:tr w:rsidR="006D7DDD" w:rsidRPr="007E20F4" w14:paraId="212D807E" w14:textId="77777777" w:rsidTr="006B6BC9">
        <w:tc>
          <w:tcPr>
            <w:tcW w:w="1458" w:type="dxa"/>
          </w:tcPr>
          <w:p w14:paraId="7FE2B31B" w14:textId="0CC1790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Emerging Scholar Mentorship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7E20F4" w14:paraId="358221AB" w14:textId="77777777" w:rsidTr="006B6BC9">
        <w:tc>
          <w:tcPr>
            <w:tcW w:w="1458" w:type="dxa"/>
          </w:tcPr>
          <w:p w14:paraId="4F723E45" w14:textId="168AB6E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Initiative at the University of Pennsylvania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$145,000)</w:t>
            </w:r>
          </w:p>
        </w:tc>
      </w:tr>
      <w:tr w:rsidR="006D7DDD" w:rsidRPr="007E20F4" w14:paraId="7CB39538" w14:textId="77777777" w:rsidTr="006B6BC9">
        <w:tc>
          <w:tcPr>
            <w:tcW w:w="1458" w:type="dxa"/>
          </w:tcPr>
          <w:p w14:paraId="2C379FDB" w14:textId="23D2646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53,243)</w:t>
            </w:r>
          </w:p>
        </w:tc>
      </w:tr>
      <w:tr w:rsidR="006D7DDD" w:rsidRPr="007E20F4" w14:paraId="7E41A349" w14:textId="77777777" w:rsidTr="006B6BC9">
        <w:tc>
          <w:tcPr>
            <w:tcW w:w="1458" w:type="dxa"/>
          </w:tcPr>
          <w:p w14:paraId="0B152896" w14:textId="58704AAF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6D7DDD" w:rsidRPr="007E20F4" w14:paraId="71007568" w14:textId="77777777" w:rsidTr="006B6BC9">
        <w:tc>
          <w:tcPr>
            <w:tcW w:w="1458" w:type="dxa"/>
          </w:tcPr>
          <w:p w14:paraId="6A0154E7" w14:textId="32D7AA9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iversity of Waterloo, RBC Your Future Gran, (PI; CAD$9,942.24)</w:t>
            </w:r>
          </w:p>
        </w:tc>
      </w:tr>
      <w:tr w:rsidR="006D7DDD" w:rsidRPr="007E20F4" w14:paraId="601302AD" w14:textId="77777777" w:rsidTr="006B6BC9">
        <w:tc>
          <w:tcPr>
            <w:tcW w:w="1458" w:type="dxa"/>
          </w:tcPr>
          <w:p w14:paraId="1F8139E9" w14:textId="35CD65F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6D7DDD" w:rsidRPr="007E20F4" w14:paraId="781F5240" w14:textId="77777777" w:rsidTr="006B6BC9">
        <w:tc>
          <w:tcPr>
            <w:tcW w:w="1458" w:type="dxa"/>
          </w:tcPr>
          <w:p w14:paraId="43A9C177" w14:textId="1ABD1C2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Doctoral Research Grant</w:t>
            </w:r>
          </w:p>
        </w:tc>
      </w:tr>
      <w:tr w:rsidR="006D7DDD" w:rsidRPr="007E20F4" w14:paraId="02F7C3FD" w14:textId="77777777" w:rsidTr="006B6BC9">
        <w:tc>
          <w:tcPr>
            <w:tcW w:w="1458" w:type="dxa"/>
          </w:tcPr>
          <w:p w14:paraId="31325663" w14:textId="0C6B965D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Hough Summer Research Grant for Psychology &amp; Ethics</w:t>
            </w:r>
          </w:p>
        </w:tc>
      </w:tr>
      <w:tr w:rsidR="006D7DDD" w:rsidRPr="007E20F4" w14:paraId="1DD91C50" w14:textId="77777777" w:rsidTr="006B6BC9">
        <w:tc>
          <w:tcPr>
            <w:tcW w:w="1458" w:type="dxa"/>
          </w:tcPr>
          <w:p w14:paraId="4EF8740A" w14:textId="02E1A1A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Rackham Graduate School, Spring/Summer Research Grant</w:t>
            </w:r>
          </w:p>
        </w:tc>
      </w:tr>
      <w:tr w:rsidR="006D7DDD" w:rsidRPr="007E20F4" w14:paraId="629C5D21" w14:textId="77777777" w:rsidTr="006B6BC9">
        <w:tc>
          <w:tcPr>
            <w:tcW w:w="1458" w:type="dxa"/>
          </w:tcPr>
          <w:p w14:paraId="38B0008C" w14:textId="3EF4D5CC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Center for Russian and Eastern European Studies, Research Grant</w:t>
            </w:r>
          </w:p>
        </w:tc>
      </w:tr>
      <w:tr w:rsidR="006D7DDD" w:rsidRPr="007E20F4" w14:paraId="1954F8BD" w14:textId="77777777" w:rsidTr="006B6BC9">
        <w:tc>
          <w:tcPr>
            <w:tcW w:w="1458" w:type="dxa"/>
          </w:tcPr>
          <w:p w14:paraId="23E11415" w14:textId="50606F09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Graduate Student Research Grant</w:t>
            </w:r>
          </w:p>
        </w:tc>
      </w:tr>
      <w:tr w:rsidR="006D7DDD" w:rsidRPr="007E20F4" w14:paraId="5D2BBBD7" w14:textId="77777777" w:rsidTr="006B6BC9">
        <w:tc>
          <w:tcPr>
            <w:tcW w:w="1458" w:type="dxa"/>
          </w:tcPr>
          <w:p w14:paraId="3CDDCB03" w14:textId="6B2C0A5F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International Institute, Individual Fellowship</w:t>
            </w:r>
          </w:p>
        </w:tc>
      </w:tr>
      <w:tr w:rsidR="006D7DDD" w:rsidRPr="007E20F4" w14:paraId="5286B3BC" w14:textId="77777777" w:rsidTr="006B6BC9">
        <w:tc>
          <w:tcPr>
            <w:tcW w:w="1458" w:type="dxa"/>
          </w:tcPr>
          <w:p w14:paraId="47767A1A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, Culture and Cognition Program, Summer Research Grant</w:t>
            </w:r>
          </w:p>
        </w:tc>
      </w:tr>
      <w:tr w:rsidR="006D7DDD" w:rsidRPr="007E20F4" w14:paraId="28D4D417" w14:textId="77777777" w:rsidTr="006B6BC9">
        <w:tc>
          <w:tcPr>
            <w:tcW w:w="1458" w:type="dxa"/>
          </w:tcPr>
          <w:p w14:paraId="02C25B82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6D7DDD" w:rsidRPr="005B493E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rman National Academic Foundation, 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25817E61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9" w:name="_Hlk178591885"/>
      <w:bookmarkStart w:id="10" w:name="_ENREF_8"/>
      <w:bookmarkStart w:id="11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3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 w:rsidR="00545C35">
        <w:rPr>
          <w:b/>
          <w:iCs/>
          <w:lang w:val="en-CA"/>
        </w:rPr>
        <w:t xml:space="preserve"> &amp; post-doc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DF7D0A" w:rsidRDefault="00A20790" w:rsidP="00B2161B">
      <w:pPr>
        <w:widowControl w:val="0"/>
        <w:autoSpaceDE w:val="0"/>
        <w:autoSpaceDN w:val="0"/>
        <w:adjustRightInd w:val="0"/>
        <w:rPr>
          <w:iCs/>
          <w:lang w:val="en-CA"/>
        </w:rPr>
      </w:pPr>
    </w:p>
    <w:p w14:paraId="3850A216" w14:textId="77DE2805" w:rsidR="00DF7D0A" w:rsidRPr="00243236" w:rsidRDefault="00DF7D0A" w:rsidP="00D22D08">
      <w:pPr>
        <w:autoSpaceDE w:val="0"/>
        <w:autoSpaceDN w:val="0"/>
        <w:adjustRightInd w:val="0"/>
        <w:ind w:left="709" w:hanging="709"/>
        <w:rPr>
          <w:i/>
          <w:iCs/>
          <w:lang w:val="en-CA"/>
        </w:rPr>
      </w:pPr>
      <w:bookmarkStart w:id="12" w:name="_Hlk185431336"/>
      <w:bookmarkStart w:id="13" w:name="_Hlk58345161"/>
      <w:bookmarkStart w:id="14" w:name="_Hlk61029720"/>
      <w:bookmarkStart w:id="15" w:name="_Hlk46853086"/>
      <w:bookmarkStart w:id="16" w:name="_Hlk178591363"/>
      <w:r w:rsidRPr="00DF7D0A">
        <w:rPr>
          <w:lang w:val="en-CA"/>
        </w:rPr>
        <w:t>Buchanan, E. M., Cuccolo, K., Heyman, T., van Berke, N., Coles</w:t>
      </w:r>
      <w:r>
        <w:rPr>
          <w:lang w:val="en-CA"/>
        </w:rPr>
        <w:t xml:space="preserve">, N. A., </w:t>
      </w:r>
      <w:r w:rsidRPr="00DF7D0A">
        <w:rPr>
          <w:lang w:val="en-CA"/>
        </w:rPr>
        <w:t>Iyer</w:t>
      </w:r>
      <w:r>
        <w:rPr>
          <w:lang w:val="en-CA"/>
        </w:rPr>
        <w:t>, A.</w:t>
      </w:r>
      <w:r w:rsidRPr="00DF7D0A">
        <w:rPr>
          <w:lang w:val="en-CA"/>
        </w:rPr>
        <w:t>, Peters</w:t>
      </w:r>
      <w:r>
        <w:rPr>
          <w:lang w:val="en-CA"/>
        </w:rPr>
        <w:t>, K.,[…]</w:t>
      </w:r>
      <w:r w:rsidRPr="00DF7D0A">
        <w:rPr>
          <w:b/>
          <w:bCs/>
          <w:lang w:val="en-CA"/>
        </w:rPr>
        <w:t xml:space="preserve"> </w:t>
      </w:r>
      <w:r w:rsidRPr="00E3749C">
        <w:rPr>
          <w:b/>
          <w:bCs/>
          <w:lang w:val="en-CA"/>
        </w:rPr>
        <w:t>Grossmann, I.</w:t>
      </w:r>
      <w:r>
        <w:rPr>
          <w:lang w:val="en-CA"/>
        </w:rPr>
        <w:t>[…]</w:t>
      </w:r>
      <w:r w:rsidR="00D22D08">
        <w:rPr>
          <w:lang w:val="en-CA"/>
        </w:rPr>
        <w:t xml:space="preserve"> &amp; </w:t>
      </w:r>
      <w:r w:rsidR="00D22D08" w:rsidRPr="00D22D08">
        <w:rPr>
          <w:lang w:val="en-CA"/>
        </w:rPr>
        <w:t>Lewis</w:t>
      </w:r>
      <w:r w:rsidR="00D22D08">
        <w:rPr>
          <w:lang w:val="en-CA"/>
        </w:rPr>
        <w:t xml:space="preserve">, S. C. (in press). </w:t>
      </w:r>
      <w:r w:rsidR="0031461B" w:rsidRPr="0031461B">
        <w:rPr>
          <w:lang w:val="en-CA"/>
        </w:rPr>
        <w:t xml:space="preserve">Measuring the </w:t>
      </w:r>
      <w:r w:rsidR="0031461B">
        <w:rPr>
          <w:lang w:val="en-CA"/>
        </w:rPr>
        <w:t>s</w:t>
      </w:r>
      <w:r w:rsidR="0031461B" w:rsidRPr="0031461B">
        <w:rPr>
          <w:lang w:val="en-CA"/>
        </w:rPr>
        <w:t xml:space="preserve">emantic </w:t>
      </w:r>
      <w:r w:rsidR="0031461B">
        <w:rPr>
          <w:lang w:val="en-CA"/>
        </w:rPr>
        <w:t>p</w:t>
      </w:r>
      <w:r w:rsidR="0031461B" w:rsidRPr="0031461B">
        <w:rPr>
          <w:lang w:val="en-CA"/>
        </w:rPr>
        <w:t xml:space="preserve">riming </w:t>
      </w:r>
      <w:r w:rsidR="0031461B">
        <w:rPr>
          <w:lang w:val="en-CA"/>
        </w:rPr>
        <w:t>e</w:t>
      </w:r>
      <w:r w:rsidR="0031461B" w:rsidRPr="0031461B">
        <w:rPr>
          <w:lang w:val="en-CA"/>
        </w:rPr>
        <w:t xml:space="preserve">ffect </w:t>
      </w:r>
      <w:r w:rsidR="0031461B">
        <w:rPr>
          <w:lang w:val="en-CA"/>
        </w:rPr>
        <w:t>a</w:t>
      </w:r>
      <w:r w:rsidR="0031461B" w:rsidRPr="0031461B">
        <w:rPr>
          <w:lang w:val="en-CA"/>
        </w:rPr>
        <w:t xml:space="preserve">cross </w:t>
      </w:r>
      <w:r w:rsidR="0031461B">
        <w:rPr>
          <w:lang w:val="en-CA"/>
        </w:rPr>
        <w:t>m</w:t>
      </w:r>
      <w:r w:rsidR="0031461B" w:rsidRPr="0031461B">
        <w:rPr>
          <w:lang w:val="en-CA"/>
        </w:rPr>
        <w:t xml:space="preserve">any </w:t>
      </w:r>
      <w:r w:rsidR="0031461B">
        <w:rPr>
          <w:lang w:val="en-CA"/>
        </w:rPr>
        <w:t>l</w:t>
      </w:r>
      <w:r w:rsidR="0031461B" w:rsidRPr="0031461B">
        <w:rPr>
          <w:lang w:val="en-CA"/>
        </w:rPr>
        <w:t>anguages</w:t>
      </w:r>
      <w:r w:rsidR="00243236">
        <w:rPr>
          <w:lang w:val="en-CA"/>
        </w:rPr>
        <w:t xml:space="preserve">. </w:t>
      </w:r>
      <w:r w:rsidR="00243236">
        <w:rPr>
          <w:i/>
          <w:iCs/>
          <w:lang w:val="en-CA"/>
        </w:rPr>
        <w:t>Nature Human Behaviour</w:t>
      </w:r>
      <w:r w:rsidR="003E6EC2">
        <w:rPr>
          <w:i/>
          <w:iCs/>
          <w:lang w:val="en-CA"/>
        </w:rPr>
        <w:t>.</w:t>
      </w:r>
      <w:r w:rsidR="00243236">
        <w:rPr>
          <w:i/>
          <w:iCs/>
          <w:lang w:val="en-CA"/>
        </w:rPr>
        <w:t xml:space="preserve"> </w:t>
      </w:r>
      <w:r w:rsidR="00243236">
        <w:rPr>
          <w:iCs/>
          <w:lang w:val="en-CA"/>
        </w:rPr>
        <w:t>(</w:t>
      </w:r>
      <w:r w:rsidR="00243236" w:rsidRPr="004A08C1">
        <w:rPr>
          <w:b/>
          <w:bCs/>
          <w:iCs/>
          <w:lang w:val="en-CA"/>
        </w:rPr>
        <w:t>24.25</w:t>
      </w:r>
      <w:r w:rsidR="00243236">
        <w:rPr>
          <w:iCs/>
          <w:lang w:val="en-CA"/>
        </w:rPr>
        <w:t>)</w:t>
      </w:r>
    </w:p>
    <w:p w14:paraId="711E2F4F" w14:textId="77777777" w:rsidR="00DF7D0A" w:rsidRDefault="00DF7D0A" w:rsidP="00DF7D0A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</w:p>
    <w:p w14:paraId="29112F58" w14:textId="08550836" w:rsidR="0055428E" w:rsidRPr="005C2D50" w:rsidRDefault="0055428E" w:rsidP="00DF7D0A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  <w:r w:rsidRPr="0055428E">
        <w:rPr>
          <w:lang w:val="en-CA"/>
        </w:rPr>
        <w:lastRenderedPageBreak/>
        <w:t xml:space="preserve">Gill, D. J., Trachtenberg, M., Gill, M. J., Tetlock, P. E., Robb, T. K., Varnum, M. E. W., Hutcherson, C. A., </w:t>
      </w:r>
      <w:r w:rsidRPr="0055428E">
        <w:rPr>
          <w:b/>
          <w:bCs/>
          <w:lang w:val="en-CA"/>
        </w:rPr>
        <w:t>Grossmann, I</w:t>
      </w:r>
      <w:r w:rsidRPr="0055428E">
        <w:rPr>
          <w:lang w:val="en-CA"/>
        </w:rPr>
        <w:t xml:space="preserve">., &amp; Trodd, Z. (in press). Predicting the </w:t>
      </w:r>
      <w:r w:rsidR="004B2A4F">
        <w:rPr>
          <w:lang w:val="en-CA"/>
        </w:rPr>
        <w:t>p</w:t>
      </w:r>
      <w:r w:rsidRPr="0055428E">
        <w:rPr>
          <w:lang w:val="en-CA"/>
        </w:rPr>
        <w:t xml:space="preserve">ast: Testing </w:t>
      </w:r>
      <w:r w:rsidR="004B2A4F">
        <w:rPr>
          <w:lang w:val="en-CA"/>
        </w:rPr>
        <w:t>e</w:t>
      </w:r>
      <w:r w:rsidRPr="0055428E">
        <w:rPr>
          <w:lang w:val="en-CA"/>
        </w:rPr>
        <w:t xml:space="preserve">xpert </w:t>
      </w:r>
      <w:r w:rsidR="004B2A4F">
        <w:rPr>
          <w:lang w:val="en-CA"/>
        </w:rPr>
        <w:t>h</w:t>
      </w:r>
      <w:r w:rsidRPr="0055428E">
        <w:rPr>
          <w:lang w:val="en-CA"/>
        </w:rPr>
        <w:t xml:space="preserve">istorical </w:t>
      </w:r>
      <w:r w:rsidR="004B2A4F">
        <w:rPr>
          <w:lang w:val="en-CA"/>
        </w:rPr>
        <w:t>j</w:t>
      </w:r>
      <w:r w:rsidRPr="0055428E">
        <w:rPr>
          <w:lang w:val="en-CA"/>
        </w:rPr>
        <w:t xml:space="preserve">udgement. </w:t>
      </w:r>
      <w:r w:rsidRPr="0055428E">
        <w:rPr>
          <w:i/>
          <w:iCs/>
          <w:lang w:val="en-CA"/>
        </w:rPr>
        <w:t>American Historical Review</w:t>
      </w:r>
      <w:r>
        <w:rPr>
          <w:lang w:val="en-CA"/>
        </w:rPr>
        <w:t>.</w:t>
      </w:r>
      <w:r w:rsidR="005C2D50">
        <w:rPr>
          <w:lang w:val="en-CA"/>
        </w:rPr>
        <w:t xml:space="preserve"> </w:t>
      </w:r>
      <w:r w:rsidR="005C2D50">
        <w:rPr>
          <w:b/>
          <w:bCs/>
          <w:lang w:val="en-CA"/>
        </w:rPr>
        <w:t>(1.80)</w:t>
      </w:r>
    </w:p>
    <w:p w14:paraId="20F8C169" w14:textId="77777777" w:rsidR="0055428E" w:rsidRPr="0055428E" w:rsidRDefault="0055428E" w:rsidP="00DF7D0A">
      <w:pPr>
        <w:autoSpaceDE w:val="0"/>
        <w:autoSpaceDN w:val="0"/>
        <w:adjustRightInd w:val="0"/>
        <w:ind w:left="709" w:hanging="709"/>
        <w:rPr>
          <w:lang w:val="en-CA"/>
        </w:rPr>
      </w:pPr>
    </w:p>
    <w:p w14:paraId="7C80B5EA" w14:textId="4F347F6A" w:rsidR="00473253" w:rsidRPr="004131D3" w:rsidRDefault="00473253" w:rsidP="00004116">
      <w:pPr>
        <w:autoSpaceDE w:val="0"/>
        <w:autoSpaceDN w:val="0"/>
        <w:adjustRightInd w:val="0"/>
        <w:ind w:left="709" w:hanging="709"/>
        <w:rPr>
          <w:lang w:val="en-CA"/>
        </w:rPr>
      </w:pPr>
      <w:bookmarkStart w:id="17" w:name="_Hlk206080411"/>
      <w:r w:rsidRPr="00772966">
        <w:rPr>
          <w:u w:val="single"/>
          <w:lang w:val="en-CA"/>
        </w:rPr>
        <w:t>Smith, J. A</w:t>
      </w:r>
      <w:r w:rsidRPr="00772966">
        <w:rPr>
          <w:lang w:val="en-CA"/>
        </w:rPr>
        <w:t xml:space="preserve">., </w:t>
      </w:r>
      <w:r w:rsidRPr="00772966">
        <w:rPr>
          <w:u w:val="single"/>
          <w:lang w:val="en-CA"/>
        </w:rPr>
        <w:t>Wegenschimmel, N.</w:t>
      </w:r>
      <w:r w:rsidRPr="00772966">
        <w:rPr>
          <w:lang w:val="en-CA"/>
        </w:rPr>
        <w:t xml:space="preserve">, </w:t>
      </w:r>
      <w:r w:rsidRPr="00772966">
        <w:rPr>
          <w:u w:val="single"/>
          <w:lang w:val="en-CA"/>
        </w:rPr>
        <w:t>Dorfman, A</w:t>
      </w:r>
      <w:r w:rsidRPr="00772966">
        <w:rPr>
          <w:lang w:val="en-CA"/>
        </w:rPr>
        <w:t>.</w:t>
      </w:r>
      <w:r w:rsidR="00D45CE1" w:rsidRPr="00772966">
        <w:rPr>
          <w:lang w:val="en-CA"/>
        </w:rPr>
        <w:t xml:space="preserve">, &amp; </w:t>
      </w:r>
      <w:r w:rsidR="00D45CE1" w:rsidRPr="00772966">
        <w:rPr>
          <w:b/>
          <w:bCs/>
          <w:lang w:val="en-CA"/>
        </w:rPr>
        <w:t>Grossmann, I.</w:t>
      </w:r>
      <w:r w:rsidRPr="00772966">
        <w:rPr>
          <w:lang w:val="en-CA"/>
        </w:rPr>
        <w:t xml:space="preserve"> (</w:t>
      </w:r>
      <w:r w:rsidR="00772966" w:rsidRPr="00772966">
        <w:rPr>
          <w:lang w:val="en-CA"/>
        </w:rPr>
        <w:t>2025</w:t>
      </w:r>
      <w:r w:rsidRPr="00772966">
        <w:rPr>
          <w:lang w:val="en-CA"/>
        </w:rPr>
        <w:t xml:space="preserve">). </w:t>
      </w:r>
      <w:r w:rsidR="00AA62DB" w:rsidRPr="00AA62DB">
        <w:rPr>
          <w:lang w:val="en-CA"/>
        </w:rPr>
        <w:t>Wisdom reconsidered: A dynamic network account of metacognition and complex thought</w:t>
      </w:r>
      <w:r>
        <w:rPr>
          <w:lang w:val="en-CA"/>
        </w:rPr>
        <w:t xml:space="preserve">. </w:t>
      </w:r>
      <w:r w:rsidR="00D45CE1" w:rsidRPr="004131D3">
        <w:rPr>
          <w:i/>
          <w:iCs/>
          <w:lang w:val="en-CA"/>
        </w:rPr>
        <w:t>Journal of Experimental Psychology: General</w:t>
      </w:r>
      <w:r w:rsidRPr="004131D3">
        <w:rPr>
          <w:lang w:val="en-CA"/>
        </w:rPr>
        <w:t xml:space="preserve">. </w:t>
      </w:r>
      <w:r w:rsidR="00772966" w:rsidRPr="00772966">
        <w:rPr>
          <w:lang w:val="en-CA"/>
        </w:rPr>
        <w:t xml:space="preserve">https://doi.org/10.1037/xge0001821 </w:t>
      </w:r>
      <w:r w:rsidR="00E2567A" w:rsidRPr="004131D3">
        <w:rPr>
          <w:lang w:val="en-CA"/>
        </w:rPr>
        <w:t>(</w:t>
      </w:r>
      <w:r w:rsidR="00E2567A" w:rsidRPr="004131D3">
        <w:rPr>
          <w:b/>
          <w:lang w:val="en-CA"/>
        </w:rPr>
        <w:t>5.78</w:t>
      </w:r>
      <w:r w:rsidR="00E2567A" w:rsidRPr="004131D3">
        <w:rPr>
          <w:lang w:val="en-CA"/>
        </w:rPr>
        <w:t>)</w:t>
      </w:r>
    </w:p>
    <w:p w14:paraId="0B36E603" w14:textId="77777777" w:rsidR="00D45CE1" w:rsidRPr="004131D3" w:rsidRDefault="00D45CE1" w:rsidP="00004116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</w:p>
    <w:p w14:paraId="55F37F84" w14:textId="3F5C5631" w:rsidR="00E917D1" w:rsidRPr="00772966" w:rsidRDefault="00E917D1" w:rsidP="00004116">
      <w:pPr>
        <w:autoSpaceDE w:val="0"/>
        <w:autoSpaceDN w:val="0"/>
        <w:adjustRightInd w:val="0"/>
        <w:ind w:left="709" w:hanging="709"/>
        <w:rPr>
          <w:lang w:val="en-CA"/>
        </w:rPr>
      </w:pPr>
      <w:r w:rsidRPr="003826A2">
        <w:rPr>
          <w:lang w:val="en-CA"/>
        </w:rPr>
        <w:t xml:space="preserve">Varnum, M. E. W., </w:t>
      </w:r>
      <w:r w:rsidR="00946347" w:rsidRPr="003826A2">
        <w:rPr>
          <w:lang w:val="en-CA"/>
        </w:rPr>
        <w:t xml:space="preserve">Kirsch, A., P., Beal, D. J., Pick, C. M., </w:t>
      </w:r>
      <w:r w:rsidR="003826A2" w:rsidRPr="003826A2">
        <w:rPr>
          <w:lang w:val="en-CA"/>
        </w:rPr>
        <w:t>Al-Shawar, L., Bar</w:t>
      </w:r>
      <w:r w:rsidR="003826A2">
        <w:rPr>
          <w:lang w:val="en-CA"/>
        </w:rPr>
        <w:t xml:space="preserve">bato, M. T., </w:t>
      </w:r>
      <w:r w:rsidR="00FF7174">
        <w:rPr>
          <w:lang w:val="en-CA"/>
        </w:rPr>
        <w:t>[</w:t>
      </w:r>
      <w:r w:rsidR="003826A2">
        <w:rPr>
          <w:lang w:val="en-CA"/>
        </w:rPr>
        <w:t>…</w:t>
      </w:r>
      <w:r w:rsidR="00FF7174">
        <w:rPr>
          <w:lang w:val="en-CA"/>
        </w:rPr>
        <w:t xml:space="preserve">] </w:t>
      </w:r>
      <w:r w:rsidR="003826A2">
        <w:rPr>
          <w:b/>
          <w:bCs/>
          <w:lang w:val="en-CA"/>
        </w:rPr>
        <w:t>Grossmann, I.</w:t>
      </w:r>
      <w:r w:rsidR="00FF7174">
        <w:rPr>
          <w:b/>
          <w:bCs/>
          <w:lang w:val="en-CA"/>
        </w:rPr>
        <w:t xml:space="preserve"> [</w:t>
      </w:r>
      <w:r w:rsidR="00FF7174">
        <w:rPr>
          <w:lang w:val="en-CA"/>
        </w:rPr>
        <w:t xml:space="preserve">…] &amp; Kenrich, D. T. </w:t>
      </w:r>
      <w:r>
        <w:rPr>
          <w:lang w:val="en-CA"/>
        </w:rPr>
        <w:t xml:space="preserve">(in press). </w:t>
      </w:r>
      <w:r w:rsidRPr="00E917D1">
        <w:rPr>
          <w:lang w:val="en-CA"/>
        </w:rPr>
        <w:t xml:space="preserve">Commonly </w:t>
      </w:r>
      <w:r>
        <w:rPr>
          <w:lang w:val="en-CA"/>
        </w:rPr>
        <w:t>o</w:t>
      </w:r>
      <w:r w:rsidRPr="00E917D1">
        <w:rPr>
          <w:lang w:val="en-CA"/>
        </w:rPr>
        <w:t xml:space="preserve">bserved </w:t>
      </w:r>
      <w:r>
        <w:rPr>
          <w:lang w:val="en-CA"/>
        </w:rPr>
        <w:t>s</w:t>
      </w:r>
      <w:r w:rsidRPr="00E917D1">
        <w:rPr>
          <w:lang w:val="en-CA"/>
        </w:rPr>
        <w:t xml:space="preserve">ex </w:t>
      </w:r>
      <w:r>
        <w:rPr>
          <w:lang w:val="en-CA"/>
        </w:rPr>
        <w:t>d</w:t>
      </w:r>
      <w:r w:rsidRPr="00E917D1">
        <w:rPr>
          <w:lang w:val="en-CA"/>
        </w:rPr>
        <w:t xml:space="preserve">ifferences in </w:t>
      </w:r>
      <w:r>
        <w:rPr>
          <w:lang w:val="en-CA"/>
        </w:rPr>
        <w:t>d</w:t>
      </w:r>
      <w:r w:rsidRPr="00E917D1">
        <w:rPr>
          <w:lang w:val="en-CA"/>
        </w:rPr>
        <w:t xml:space="preserve">irect </w:t>
      </w:r>
      <w:r>
        <w:rPr>
          <w:lang w:val="en-CA"/>
        </w:rPr>
        <w:t>a</w:t>
      </w:r>
      <w:r w:rsidRPr="00E917D1">
        <w:rPr>
          <w:lang w:val="en-CA"/>
        </w:rPr>
        <w:t xml:space="preserve">ggression are </w:t>
      </w:r>
      <w:r>
        <w:rPr>
          <w:lang w:val="en-CA"/>
        </w:rPr>
        <w:t>a</w:t>
      </w:r>
      <w:r w:rsidRPr="00E917D1">
        <w:rPr>
          <w:lang w:val="en-CA"/>
        </w:rPr>
        <w:t xml:space="preserve">bsent or </w:t>
      </w:r>
      <w:r>
        <w:rPr>
          <w:lang w:val="en-CA"/>
        </w:rPr>
        <w:t>r</w:t>
      </w:r>
      <w:r w:rsidRPr="00E917D1">
        <w:rPr>
          <w:lang w:val="en-CA"/>
        </w:rPr>
        <w:t xml:space="preserve">eversed in </w:t>
      </w:r>
      <w:r>
        <w:rPr>
          <w:lang w:val="en-CA"/>
        </w:rPr>
        <w:t>s</w:t>
      </w:r>
      <w:r w:rsidRPr="00E917D1">
        <w:rPr>
          <w:lang w:val="en-CA"/>
        </w:rPr>
        <w:t xml:space="preserve">ibling </w:t>
      </w:r>
      <w:r>
        <w:rPr>
          <w:lang w:val="en-CA"/>
        </w:rPr>
        <w:t>c</w:t>
      </w:r>
      <w:r w:rsidRPr="00E917D1">
        <w:rPr>
          <w:lang w:val="en-CA"/>
        </w:rPr>
        <w:t>ontexts</w:t>
      </w:r>
      <w:r>
        <w:rPr>
          <w:lang w:val="en-CA"/>
        </w:rPr>
        <w:t xml:space="preserve">. </w:t>
      </w:r>
      <w:r w:rsidRPr="00772966">
        <w:rPr>
          <w:i/>
          <w:iCs/>
          <w:lang w:val="en-CA"/>
        </w:rPr>
        <w:t>PNAS Nexus</w:t>
      </w:r>
      <w:r w:rsidRPr="00772966">
        <w:rPr>
          <w:lang w:val="en-CA"/>
        </w:rPr>
        <w:t xml:space="preserve">. </w:t>
      </w:r>
    </w:p>
    <w:p w14:paraId="525B94B5" w14:textId="77777777" w:rsidR="00E917D1" w:rsidRPr="00772966" w:rsidRDefault="00E917D1" w:rsidP="00004116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</w:p>
    <w:p w14:paraId="1E24B3F4" w14:textId="77777777" w:rsidR="00F7056B" w:rsidRPr="00F7056B" w:rsidRDefault="00F7056B" w:rsidP="00F7056B">
      <w:pPr>
        <w:autoSpaceDE w:val="0"/>
        <w:autoSpaceDN w:val="0"/>
        <w:adjustRightInd w:val="0"/>
        <w:ind w:left="709" w:hanging="709"/>
        <w:rPr>
          <w:b/>
          <w:bCs/>
          <w:lang w:val="de-DE"/>
        </w:rPr>
      </w:pPr>
      <w:r w:rsidRPr="00E3749C">
        <w:rPr>
          <w:b/>
          <w:bCs/>
          <w:lang w:val="en-CA"/>
        </w:rPr>
        <w:t>Grossmann, I.</w:t>
      </w:r>
      <w:r w:rsidRPr="00E3749C">
        <w:rPr>
          <w:lang w:val="en-CA"/>
        </w:rPr>
        <w:t xml:space="preserve"> &amp; Johnson, S. G. B. (</w:t>
      </w:r>
      <w:r>
        <w:rPr>
          <w:lang w:val="en-CA"/>
        </w:rPr>
        <w:t>2025</w:t>
      </w:r>
      <w:r w:rsidRPr="00E3749C">
        <w:rPr>
          <w:lang w:val="en-CA"/>
        </w:rPr>
        <w:t xml:space="preserve">). </w:t>
      </w:r>
      <w:r w:rsidRPr="00F85D7C">
        <w:rPr>
          <w:lang w:val="en-CA"/>
        </w:rPr>
        <w:t>Cultivating wisdom through metacognition: A new frontier in decision-making under radical uncertainty</w:t>
      </w:r>
      <w:r>
        <w:rPr>
          <w:lang w:val="en-CA"/>
        </w:rPr>
        <w:t xml:space="preserve">. </w:t>
      </w:r>
      <w:r w:rsidRPr="000F1847">
        <w:rPr>
          <w:i/>
          <w:iCs/>
          <w:lang w:val="en-CA"/>
        </w:rPr>
        <w:t>Journal of Applied Research in Memory and Cognition</w:t>
      </w:r>
      <w:r>
        <w:rPr>
          <w:i/>
          <w:iCs/>
          <w:lang w:val="en-CA"/>
        </w:rPr>
        <w:t xml:space="preserve">. </w:t>
      </w:r>
      <w:r>
        <w:rPr>
          <w:lang w:val="en-CA"/>
        </w:rPr>
        <w:t xml:space="preserve">[target article]. </w:t>
      </w:r>
      <w:r w:rsidRPr="00F7056B">
        <w:rPr>
          <w:b/>
          <w:bCs/>
          <w:lang w:val="de-DE"/>
        </w:rPr>
        <w:t>(4.60)</w:t>
      </w:r>
    </w:p>
    <w:p w14:paraId="01185B01" w14:textId="77777777" w:rsidR="00F7056B" w:rsidRPr="00F7056B" w:rsidRDefault="00F7056B" w:rsidP="00F7056B">
      <w:pPr>
        <w:autoSpaceDE w:val="0"/>
        <w:autoSpaceDN w:val="0"/>
        <w:adjustRightInd w:val="0"/>
        <w:ind w:left="709" w:hanging="709"/>
        <w:rPr>
          <w:b/>
          <w:bCs/>
          <w:lang w:val="de-DE"/>
        </w:rPr>
      </w:pPr>
    </w:p>
    <w:p w14:paraId="1E67F428" w14:textId="77777777" w:rsidR="00F7056B" w:rsidRPr="00615AAF" w:rsidRDefault="00F7056B" w:rsidP="00F7056B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559DA">
        <w:rPr>
          <w:b/>
          <w:bCs/>
          <w:lang w:val="de-DE"/>
        </w:rPr>
        <w:t>Grossmann, I.,</w:t>
      </w:r>
      <w:r w:rsidRPr="006559DA">
        <w:rPr>
          <w:lang w:val="de-DE"/>
        </w:rPr>
        <w:t xml:space="preserve"> </w:t>
      </w:r>
      <w:r w:rsidRPr="006559DA">
        <w:rPr>
          <w:u w:val="single"/>
          <w:lang w:val="de-DE"/>
        </w:rPr>
        <w:t>Kachhiyapatel, N</w:t>
      </w:r>
      <w:r w:rsidRPr="006559DA">
        <w:rPr>
          <w:lang w:val="de-DE"/>
        </w:rPr>
        <w:t xml:space="preserve">., </w:t>
      </w:r>
      <w:r w:rsidRPr="006559DA">
        <w:rPr>
          <w:u w:val="single"/>
          <w:lang w:val="de-DE"/>
        </w:rPr>
        <w:t>Meyers, E. A</w:t>
      </w:r>
      <w:r w:rsidRPr="006559DA">
        <w:rPr>
          <w:lang w:val="de-DE"/>
        </w:rPr>
        <w:t xml:space="preserve">., </w:t>
      </w:r>
      <w:r w:rsidRPr="006559DA">
        <w:rPr>
          <w:u w:val="single"/>
          <w:lang w:val="de-DE"/>
        </w:rPr>
        <w:t>Zhang, H</w:t>
      </w:r>
      <w:r w:rsidRPr="006559DA">
        <w:rPr>
          <w:lang w:val="de-DE"/>
        </w:rPr>
        <w:t xml:space="preserve">., Eibach, R. P. (2025). </w:t>
      </w:r>
      <w:r w:rsidRPr="003E31F6">
        <w:rPr>
          <w:lang w:val="en-CA"/>
        </w:rPr>
        <w:t>The reasonable, the rational, and the good: On folk theories of deliberate sound judgment</w:t>
      </w:r>
      <w:r w:rsidRPr="00E3749C">
        <w:rPr>
          <w:lang w:val="en-CA"/>
        </w:rPr>
        <w:t>. </w:t>
      </w:r>
      <w:r>
        <w:rPr>
          <w:i/>
          <w:iCs/>
          <w:lang w:val="en-US"/>
        </w:rPr>
        <w:t>Open Mind</w:t>
      </w:r>
      <w:r>
        <w:rPr>
          <w:lang w:val="en-US"/>
        </w:rPr>
        <w:t xml:space="preserve">. </w:t>
      </w:r>
      <w:r>
        <w:rPr>
          <w:b/>
          <w:bCs/>
          <w:lang w:val="en-US"/>
        </w:rPr>
        <w:t>(5.89)</w:t>
      </w:r>
    </w:p>
    <w:p w14:paraId="150E5E41" w14:textId="77777777" w:rsidR="00F7056B" w:rsidRDefault="00F7056B" w:rsidP="00F7056B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634299AC" w14:textId="77777777" w:rsidR="00F7056B" w:rsidRDefault="00F7056B" w:rsidP="00F7056B">
      <w:pPr>
        <w:ind w:left="709" w:hanging="709"/>
        <w:rPr>
          <w:rStyle w:val="Emphasis"/>
          <w:i w:val="0"/>
          <w:iCs w:val="0"/>
          <w:color w:val="000000"/>
          <w:shd w:val="clear" w:color="auto" w:fill="FFFFFF"/>
          <w:lang w:val="en-CA"/>
        </w:rPr>
      </w:pPr>
      <w:bookmarkStart w:id="18" w:name="_Hlk203573318"/>
      <w:r w:rsidRPr="006A393F">
        <w:rPr>
          <w:b/>
          <w:bCs/>
          <w:lang w:val="en-CA"/>
        </w:rPr>
        <w:t xml:space="preserve">Grossmann, I., </w:t>
      </w:r>
      <w:r w:rsidRPr="006A393F">
        <w:rPr>
          <w:u w:val="single"/>
          <w:lang w:val="en-CA"/>
        </w:rPr>
        <w:t>Rudnev, M</w:t>
      </w:r>
      <w:r w:rsidRPr="006A393F">
        <w:rPr>
          <w:lang w:val="en-CA"/>
        </w:rPr>
        <w:t xml:space="preserve">., </w:t>
      </w:r>
      <w:r w:rsidRPr="006A393F">
        <w:rPr>
          <w:u w:val="single"/>
          <w:lang w:val="en-CA"/>
        </w:rPr>
        <w:t>Dorfman, A</w:t>
      </w:r>
      <w:r w:rsidRPr="006A393F">
        <w:rPr>
          <w:lang w:val="en-CA"/>
        </w:rPr>
        <w:t xml:space="preserve">., … </w:t>
      </w:r>
      <w:r w:rsidRPr="009F656A">
        <w:rPr>
          <w:lang w:val="en-CA"/>
        </w:rPr>
        <w:t>Stich, S., Barrett, H. C., Machery, E. (</w:t>
      </w:r>
      <w:r>
        <w:rPr>
          <w:lang w:val="en-CA"/>
        </w:rPr>
        <w:t>2025</w:t>
      </w:r>
      <w:r w:rsidRPr="009F656A">
        <w:rPr>
          <w:lang w:val="en-CA"/>
        </w:rPr>
        <w:t xml:space="preserve">). Decision-making preferences for intuition, deliberation, friends or crowds in independent and interdependent societies. </w:t>
      </w:r>
      <w:r w:rsidRPr="009F656A">
        <w:rPr>
          <w:rStyle w:val="Emphasis"/>
          <w:color w:val="000000"/>
          <w:shd w:val="clear" w:color="auto" w:fill="FFFFFF"/>
          <w:lang w:val="en-CA"/>
        </w:rPr>
        <w:t>Proceedings of the Royal Society B: Biological Sciences</w:t>
      </w:r>
      <w:bookmarkEnd w:id="18"/>
      <w:r>
        <w:rPr>
          <w:rStyle w:val="Emphasis"/>
          <w:i w:val="0"/>
          <w:iCs w:val="0"/>
          <w:color w:val="000000"/>
          <w:shd w:val="clear" w:color="auto" w:fill="FFFFFF"/>
          <w:lang w:val="en-CA"/>
        </w:rPr>
        <w:t xml:space="preserve">, </w:t>
      </w:r>
      <w:r w:rsidRPr="009D19DD">
        <w:rPr>
          <w:rStyle w:val="Emphasis"/>
          <w:color w:val="000000"/>
          <w:shd w:val="clear" w:color="auto" w:fill="FFFFFF"/>
          <w:lang w:val="en-CA"/>
        </w:rPr>
        <w:t>292</w:t>
      </w:r>
      <w:r>
        <w:rPr>
          <w:rStyle w:val="Emphasis"/>
          <w:i w:val="0"/>
          <w:iCs w:val="0"/>
          <w:color w:val="000000"/>
          <w:shd w:val="clear" w:color="auto" w:fill="FFFFFF"/>
          <w:lang w:val="en-CA"/>
        </w:rPr>
        <w:t>(2052)</w:t>
      </w:r>
      <w:r>
        <w:rPr>
          <w:rStyle w:val="Emphasis"/>
          <w:color w:val="000000"/>
          <w:shd w:val="clear" w:color="auto" w:fill="FFFFFF"/>
          <w:lang w:val="en-CA"/>
        </w:rPr>
        <w:t>.</w:t>
      </w:r>
      <w:r w:rsidRPr="009F656A">
        <w:rPr>
          <w:rStyle w:val="Emphasis"/>
          <w:color w:val="000000"/>
          <w:shd w:val="clear" w:color="auto" w:fill="FFFFFF"/>
          <w:lang w:val="en-CA"/>
        </w:rPr>
        <w:t xml:space="preserve"> </w:t>
      </w:r>
      <w:hyperlink r:id="rId44" w:history="1">
        <w:r w:rsidRPr="00433EE8">
          <w:rPr>
            <w:rStyle w:val="Hyperlink"/>
            <w:shd w:val="clear" w:color="auto" w:fill="FFFFFF"/>
            <w:lang w:val="en-CA"/>
          </w:rPr>
          <w:t>https://doi.org/10.1098/rspb.2025.1355</w:t>
        </w:r>
      </w:hyperlink>
      <w:r>
        <w:rPr>
          <w:rStyle w:val="Emphasis"/>
          <w:i w:val="0"/>
          <w:iCs w:val="0"/>
          <w:color w:val="000000"/>
          <w:shd w:val="clear" w:color="auto" w:fill="FFFFFF"/>
          <w:lang w:val="en-CA"/>
        </w:rPr>
        <w:t xml:space="preserve"> </w:t>
      </w:r>
      <w:r w:rsidRPr="009F656A">
        <w:rPr>
          <w:rStyle w:val="Emphasis"/>
          <w:i w:val="0"/>
          <w:iCs w:val="0"/>
          <w:color w:val="000000"/>
          <w:shd w:val="clear" w:color="auto" w:fill="FFFFFF"/>
          <w:lang w:val="en-CA"/>
        </w:rPr>
        <w:t>(</w:t>
      </w:r>
      <w:r w:rsidRPr="009F656A">
        <w:rPr>
          <w:rStyle w:val="Emphasis"/>
          <w:b/>
          <w:bCs/>
          <w:i w:val="0"/>
          <w:iCs w:val="0"/>
          <w:color w:val="000000"/>
          <w:shd w:val="clear" w:color="auto" w:fill="FFFFFF"/>
          <w:lang w:val="en-CA"/>
        </w:rPr>
        <w:t>4.40</w:t>
      </w:r>
      <w:r w:rsidRPr="009F656A">
        <w:rPr>
          <w:rStyle w:val="Emphasis"/>
          <w:i w:val="0"/>
          <w:iCs w:val="0"/>
          <w:color w:val="000000"/>
          <w:shd w:val="clear" w:color="auto" w:fill="FFFFFF"/>
          <w:lang w:val="en-CA"/>
        </w:rPr>
        <w:t>)</w:t>
      </w:r>
    </w:p>
    <w:p w14:paraId="75B3AA30" w14:textId="77777777" w:rsidR="00F7056B" w:rsidRDefault="00F7056B" w:rsidP="00004116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</w:p>
    <w:p w14:paraId="6240E563" w14:textId="1792CC48" w:rsidR="00004116" w:rsidRPr="00004116" w:rsidRDefault="00004116" w:rsidP="00004116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  <w:r w:rsidRPr="00004116">
        <w:rPr>
          <w:b/>
          <w:bCs/>
          <w:lang w:val="de-DE"/>
        </w:rPr>
        <w:t>Grossmann, I.</w:t>
      </w:r>
      <w:r w:rsidRPr="00004116">
        <w:rPr>
          <w:lang w:val="de-DE"/>
        </w:rPr>
        <w:t xml:space="preserve">, </w:t>
      </w:r>
      <w:r w:rsidRPr="00004116">
        <w:rPr>
          <w:u w:val="single"/>
          <w:lang w:val="de-DE"/>
        </w:rPr>
        <w:t>Smith, J. A</w:t>
      </w:r>
      <w:r w:rsidRPr="00004116">
        <w:rPr>
          <w:lang w:val="de-DE"/>
        </w:rPr>
        <w:t xml:space="preserve">., </w:t>
      </w:r>
      <w:r w:rsidRPr="00004116">
        <w:rPr>
          <w:u w:val="single"/>
          <w:lang w:val="de-DE"/>
        </w:rPr>
        <w:t>Wegenschimmel, N.</w:t>
      </w:r>
      <w:r>
        <w:rPr>
          <w:lang w:val="de-DE"/>
        </w:rPr>
        <w:t xml:space="preserve">, </w:t>
      </w:r>
      <w:r w:rsidRPr="00004116">
        <w:rPr>
          <w:u w:val="single"/>
          <w:lang w:val="de-DE"/>
        </w:rPr>
        <w:t>Diep, P</w:t>
      </w:r>
      <w:r>
        <w:rPr>
          <w:lang w:val="de-DE"/>
        </w:rPr>
        <w:t xml:space="preserve">. &amp; </w:t>
      </w:r>
      <w:r w:rsidRPr="00004116">
        <w:rPr>
          <w:u w:val="single"/>
          <w:lang w:val="de-DE"/>
        </w:rPr>
        <w:t>Dorfman, A</w:t>
      </w:r>
      <w:r>
        <w:rPr>
          <w:lang w:val="de-DE"/>
        </w:rPr>
        <w:t>. (</w:t>
      </w:r>
      <w:r w:rsidR="00BD0840">
        <w:rPr>
          <w:lang w:val="de-DE"/>
        </w:rPr>
        <w:t>2025</w:t>
      </w:r>
      <w:r>
        <w:rPr>
          <w:lang w:val="de-DE"/>
        </w:rPr>
        <w:t xml:space="preserve">). </w:t>
      </w:r>
      <w:r w:rsidRPr="00004116">
        <w:rPr>
          <w:lang w:val="en-CA"/>
        </w:rPr>
        <w:t>Wisdom in time: Advancing dynamic models of wisdom, intellectual humility, open-mindedness, and perspective-taking</w:t>
      </w:r>
      <w:r>
        <w:rPr>
          <w:lang w:val="en-CA"/>
        </w:rPr>
        <w:t xml:space="preserve">. </w:t>
      </w:r>
      <w:r>
        <w:rPr>
          <w:i/>
          <w:iCs/>
          <w:lang w:val="en-CA"/>
        </w:rPr>
        <w:t>European Review of Social Psychology</w:t>
      </w:r>
      <w:r w:rsidR="00DE5881" w:rsidRPr="00E3749C">
        <w:rPr>
          <w:i/>
          <w:iCs/>
          <w:lang w:val="en-CA"/>
        </w:rPr>
        <w:t xml:space="preserve">, </w:t>
      </w:r>
      <w:r w:rsidR="00DE5881" w:rsidRPr="00E3749C">
        <w:rPr>
          <w:lang w:val="en-CA"/>
        </w:rPr>
        <w:t xml:space="preserve">1–36. </w:t>
      </w:r>
      <w:hyperlink r:id="rId45" w:history="1">
        <w:r w:rsidR="00DE5881" w:rsidRPr="00E3749C">
          <w:rPr>
            <w:rStyle w:val="Hyperlink"/>
            <w:lang w:val="en-CA"/>
          </w:rPr>
          <w:t>https://doi.org/10.1080/10463283.2025.2500897</w:t>
        </w:r>
      </w:hyperlink>
      <w:r>
        <w:rPr>
          <w:lang w:val="en-CA"/>
        </w:rPr>
        <w:t xml:space="preserve"> </w:t>
      </w:r>
      <w:bookmarkEnd w:id="17"/>
      <w:r>
        <w:rPr>
          <w:b/>
          <w:bCs/>
          <w:lang w:val="en-CA"/>
        </w:rPr>
        <w:t>(10.10)</w:t>
      </w:r>
    </w:p>
    <w:p w14:paraId="786ED879" w14:textId="77777777" w:rsidR="00004116" w:rsidRPr="00004116" w:rsidRDefault="00004116" w:rsidP="00004116">
      <w:pPr>
        <w:autoSpaceDE w:val="0"/>
        <w:autoSpaceDN w:val="0"/>
        <w:adjustRightInd w:val="0"/>
        <w:rPr>
          <w:lang w:val="en-CA"/>
        </w:rPr>
      </w:pPr>
    </w:p>
    <w:p w14:paraId="3EA90BF1" w14:textId="77777777" w:rsidR="00F7056B" w:rsidRPr="00772966" w:rsidRDefault="00F7056B" w:rsidP="00F7056B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772966">
        <w:rPr>
          <w:lang w:val="en-CA"/>
        </w:rPr>
        <w:t xml:space="preserve">Eibach, R. R. &amp; </w:t>
      </w:r>
      <w:r w:rsidRPr="00772966">
        <w:rPr>
          <w:b/>
          <w:bCs/>
          <w:lang w:val="en-CA"/>
        </w:rPr>
        <w:t>Grossmann, I.</w:t>
      </w:r>
      <w:r w:rsidRPr="00772966">
        <w:rPr>
          <w:lang w:val="en-CA"/>
        </w:rPr>
        <w:t xml:space="preserve"> (2025). </w:t>
      </w:r>
      <w:r w:rsidRPr="00FA6789">
        <w:rPr>
          <w:lang w:val="en-CA"/>
        </w:rPr>
        <w:t>Reason</w:t>
      </w:r>
      <w:r>
        <w:rPr>
          <w:lang w:val="en-CA"/>
        </w:rPr>
        <w:t xml:space="preserve">able cognition. </w:t>
      </w:r>
      <w:r>
        <w:rPr>
          <w:i/>
          <w:iCs/>
          <w:lang w:val="en-CA"/>
        </w:rPr>
        <w:t xml:space="preserve">Behavioral and Brain Sciences.  </w:t>
      </w:r>
      <w:r w:rsidRPr="00772966">
        <w:rPr>
          <w:lang w:val="en-CA"/>
        </w:rPr>
        <w:t xml:space="preserve">[commentary]. </w:t>
      </w:r>
      <w:r w:rsidRPr="00772966">
        <w:rPr>
          <w:iCs/>
          <w:lang w:val="en-CA"/>
        </w:rPr>
        <w:t>(</w:t>
      </w:r>
      <w:r w:rsidRPr="00772966">
        <w:rPr>
          <w:b/>
          <w:bCs/>
          <w:iCs/>
          <w:lang w:val="en-CA"/>
        </w:rPr>
        <w:t>14.20</w:t>
      </w:r>
      <w:r w:rsidRPr="00772966">
        <w:rPr>
          <w:iCs/>
          <w:lang w:val="en-CA"/>
        </w:rPr>
        <w:t>)</w:t>
      </w:r>
    </w:p>
    <w:p w14:paraId="75D0B9A8" w14:textId="77777777" w:rsidR="00F7056B" w:rsidRDefault="00F7056B" w:rsidP="00004116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D1705CB" w14:textId="735743CB" w:rsidR="005D2B2E" w:rsidRPr="00504887" w:rsidRDefault="005D2B2E" w:rsidP="00004116">
      <w:pPr>
        <w:autoSpaceDE w:val="0"/>
        <w:autoSpaceDN w:val="0"/>
        <w:adjustRightInd w:val="0"/>
        <w:ind w:left="720" w:hanging="720"/>
        <w:rPr>
          <w:lang w:val="en-US"/>
        </w:rPr>
      </w:pPr>
      <w:r w:rsidRPr="00772966">
        <w:rPr>
          <w:lang w:val="en-CA"/>
        </w:rPr>
        <w:t xml:space="preserve">Peetz, J., </w:t>
      </w:r>
      <w:r w:rsidRPr="00772966">
        <w:rPr>
          <w:bCs/>
          <w:u w:val="single"/>
          <w:lang w:val="en-CA"/>
        </w:rPr>
        <w:t>Sullivan, M</w:t>
      </w:r>
      <w:r w:rsidRPr="00772966">
        <w:rPr>
          <w:bCs/>
          <w:lang w:val="en-CA"/>
        </w:rPr>
        <w:t xml:space="preserve">., </w:t>
      </w:r>
      <w:r w:rsidRPr="00772966">
        <w:rPr>
          <w:bCs/>
          <w:u w:val="single"/>
          <w:lang w:val="en-CA"/>
        </w:rPr>
        <w:t>Davydenko, M</w:t>
      </w:r>
      <w:r w:rsidRPr="00772966">
        <w:rPr>
          <w:bCs/>
          <w:lang w:val="en-CA"/>
        </w:rPr>
        <w:t xml:space="preserve">., &amp; </w:t>
      </w:r>
      <w:r w:rsidRPr="00772966">
        <w:rPr>
          <w:b/>
          <w:lang w:val="en-CA"/>
        </w:rPr>
        <w:t>Grossmann, I.</w:t>
      </w:r>
      <w:r w:rsidRPr="00772966">
        <w:rPr>
          <w:bCs/>
          <w:lang w:val="en-CA"/>
        </w:rPr>
        <w:t xml:space="preserve"> (</w:t>
      </w:r>
      <w:r w:rsidR="00BD0840" w:rsidRPr="00772966">
        <w:rPr>
          <w:bCs/>
          <w:lang w:val="en-CA"/>
        </w:rPr>
        <w:t>2025</w:t>
      </w:r>
      <w:r w:rsidRPr="00772966">
        <w:rPr>
          <w:bCs/>
          <w:lang w:val="en-CA"/>
        </w:rPr>
        <w:t xml:space="preserve">). </w:t>
      </w:r>
      <w:r w:rsidRPr="00E3749C">
        <w:rPr>
          <w:lang w:val="en-CA"/>
        </w:rPr>
        <w:t xml:space="preserve">Goal </w:t>
      </w:r>
      <w:r w:rsidR="00504887">
        <w:rPr>
          <w:lang w:val="en-US"/>
        </w:rPr>
        <w:t>c</w:t>
      </w:r>
      <w:r w:rsidRPr="00E3749C">
        <w:rPr>
          <w:lang w:val="en-CA"/>
        </w:rPr>
        <w:t xml:space="preserve">ognition at the </w:t>
      </w:r>
      <w:r w:rsidR="00504887">
        <w:rPr>
          <w:lang w:val="en-US"/>
        </w:rPr>
        <w:t>b</w:t>
      </w:r>
      <w:r w:rsidRPr="00E3749C">
        <w:rPr>
          <w:lang w:val="en-CA"/>
        </w:rPr>
        <w:t xml:space="preserve">eginning and the </w:t>
      </w:r>
      <w:r w:rsidR="00504887">
        <w:rPr>
          <w:lang w:val="en-US"/>
        </w:rPr>
        <w:t>e</w:t>
      </w:r>
      <w:r w:rsidRPr="00E3749C">
        <w:rPr>
          <w:lang w:val="en-CA"/>
        </w:rPr>
        <w:t xml:space="preserve">nd of the </w:t>
      </w:r>
      <w:r w:rsidR="00504887">
        <w:rPr>
          <w:lang w:val="en-US"/>
        </w:rPr>
        <w:t>d</w:t>
      </w:r>
      <w:r w:rsidRPr="00E3749C">
        <w:rPr>
          <w:lang w:val="en-CA"/>
        </w:rPr>
        <w:t>ay</w:t>
      </w:r>
      <w:r w:rsidR="00504887">
        <w:rPr>
          <w:lang w:val="en-US"/>
        </w:rPr>
        <w:t xml:space="preserve">. </w:t>
      </w:r>
      <w:r w:rsidR="00504887" w:rsidRPr="00504887">
        <w:rPr>
          <w:i/>
          <w:iCs/>
          <w:lang w:val="en-US"/>
        </w:rPr>
        <w:t>Collabra</w:t>
      </w:r>
      <w:r w:rsidR="0071273B">
        <w:rPr>
          <w:lang w:val="en-US"/>
        </w:rPr>
        <w:t>,</w:t>
      </w:r>
      <w:r w:rsidR="0071273B" w:rsidRPr="00E3749C">
        <w:rPr>
          <w:rFonts w:ascii="Montserrat" w:hAnsi="Montserrat"/>
          <w:color w:val="505050"/>
          <w:sz w:val="18"/>
          <w:szCs w:val="18"/>
          <w:shd w:val="clear" w:color="auto" w:fill="FFFFFF"/>
          <w:lang w:val="en-CA"/>
        </w:rPr>
        <w:t xml:space="preserve"> </w:t>
      </w:r>
      <w:r w:rsidR="0071273B" w:rsidRPr="00E3749C">
        <w:rPr>
          <w:i/>
          <w:iCs/>
          <w:lang w:val="en-CA"/>
        </w:rPr>
        <w:t>11</w:t>
      </w:r>
      <w:r w:rsidR="0071273B" w:rsidRPr="00E3749C">
        <w:rPr>
          <w:lang w:val="en-CA"/>
        </w:rPr>
        <w:t>(1)</w:t>
      </w:r>
      <w:r w:rsidR="0071273B">
        <w:rPr>
          <w:lang w:val="en-CA"/>
        </w:rPr>
        <w:t>,</w:t>
      </w:r>
      <w:r w:rsidR="0071273B" w:rsidRPr="00E3749C">
        <w:rPr>
          <w:lang w:val="en-CA"/>
        </w:rPr>
        <w:t xml:space="preserve"> 136883</w:t>
      </w:r>
      <w:r w:rsidR="00504887">
        <w:rPr>
          <w:lang w:val="en-US"/>
        </w:rPr>
        <w:t xml:space="preserve"> </w:t>
      </w:r>
      <w:hyperlink r:id="rId46" w:history="1">
        <w:r w:rsidR="00004116" w:rsidRPr="0092673C">
          <w:rPr>
            <w:rStyle w:val="Hyperlink"/>
            <w:lang w:val="en-CA"/>
          </w:rPr>
          <w:t>https://doi.org/10.1525/collabra.136883</w:t>
        </w:r>
      </w:hyperlink>
      <w:r w:rsidR="00004116">
        <w:rPr>
          <w:lang w:val="en-CA"/>
        </w:rPr>
        <w:t xml:space="preserve"> </w:t>
      </w:r>
      <w:r w:rsidR="00004116" w:rsidRPr="00004116">
        <w:rPr>
          <w:lang w:val="en-CA"/>
        </w:rPr>
        <w:t xml:space="preserve"> </w:t>
      </w:r>
      <w:r w:rsidR="00504887" w:rsidRPr="00661504">
        <w:rPr>
          <w:b/>
          <w:color w:val="000000"/>
          <w:shd w:val="clear" w:color="auto" w:fill="FFFFFF"/>
          <w:lang w:val="en-CA"/>
        </w:rPr>
        <w:t>(</w:t>
      </w:r>
      <w:r w:rsidR="00504887">
        <w:rPr>
          <w:b/>
          <w:color w:val="000000"/>
          <w:shd w:val="clear" w:color="auto" w:fill="FFFFFF"/>
          <w:lang w:val="en-CA"/>
        </w:rPr>
        <w:t>3.02</w:t>
      </w:r>
      <w:r w:rsidR="00504887" w:rsidRPr="00661504">
        <w:rPr>
          <w:b/>
          <w:color w:val="000000"/>
          <w:shd w:val="clear" w:color="auto" w:fill="FFFFFF"/>
          <w:lang w:val="en-CA"/>
        </w:rPr>
        <w:t>)</w:t>
      </w:r>
    </w:p>
    <w:p w14:paraId="47E798BE" w14:textId="77777777" w:rsidR="005D2B2E" w:rsidRPr="005D2B2E" w:rsidRDefault="005D2B2E" w:rsidP="00096D1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320B2A12" w14:textId="22945257" w:rsidR="00096D13" w:rsidRDefault="00096D13" w:rsidP="00096D13">
      <w:pPr>
        <w:autoSpaceDE w:val="0"/>
        <w:autoSpaceDN w:val="0"/>
        <w:adjustRightInd w:val="0"/>
        <w:ind w:left="720" w:hanging="720"/>
        <w:rPr>
          <w:lang w:val="en-US"/>
        </w:rPr>
      </w:pPr>
      <w:r w:rsidRPr="00E3749C">
        <w:rPr>
          <w:lang w:val="en-CA"/>
        </w:rPr>
        <w:t xml:space="preserve">Amarasuriya, S., Salanga, M. G., Llorin, C., Morales, M. H., Jayawickreme, E., &amp; </w:t>
      </w:r>
      <w:r w:rsidRPr="00E3749C">
        <w:rPr>
          <w:b/>
          <w:bCs/>
          <w:lang w:val="en-CA"/>
        </w:rPr>
        <w:t>Grossmann, I.</w:t>
      </w:r>
      <w:r w:rsidRPr="00E3749C">
        <w:rPr>
          <w:lang w:val="en-CA"/>
        </w:rPr>
        <w:t xml:space="preserve"> (2024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="00004116">
        <w:rPr>
          <w:lang w:val="en-US"/>
        </w:rPr>
        <w:t xml:space="preserve">, </w:t>
      </w:r>
      <w:r w:rsidR="00004116" w:rsidRPr="00E3749C">
        <w:rPr>
          <w:i/>
          <w:iCs/>
          <w:lang w:val="en-CA"/>
        </w:rPr>
        <w:t>61</w:t>
      </w:r>
      <w:r w:rsidR="00004116" w:rsidRPr="00E3749C">
        <w:rPr>
          <w:lang w:val="en-CA"/>
        </w:rPr>
        <w:t>(5)</w:t>
      </w:r>
      <w:r w:rsidR="00004116">
        <w:rPr>
          <w:lang w:val="en-US"/>
        </w:rPr>
        <w:t xml:space="preserve">, </w:t>
      </w:r>
      <w:r w:rsidR="00004116" w:rsidRPr="00E3749C">
        <w:rPr>
          <w:lang w:val="en-CA"/>
        </w:rPr>
        <w:t>767-782</w:t>
      </w:r>
      <w:r w:rsidR="00004116">
        <w:rPr>
          <w:lang w:val="en-US"/>
        </w:rPr>
        <w:t>.</w:t>
      </w:r>
      <w:r w:rsidR="00004116" w:rsidRPr="00E3749C">
        <w:rPr>
          <w:lang w:val="en-CA"/>
        </w:rPr>
        <w:t xml:space="preserve"> </w:t>
      </w:r>
      <w:hyperlink r:id="rId47" w:history="1">
        <w:r w:rsidR="00004116" w:rsidRPr="0092673C">
          <w:rPr>
            <w:rStyle w:val="Hyperlink"/>
            <w:lang w:val="en-US"/>
          </w:rPr>
          <w:t>https://doi.org/10.1177/13634615241233682</w:t>
        </w:r>
      </w:hyperlink>
      <w:r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159BFB1" w14:textId="77777777" w:rsidR="00096D13" w:rsidRPr="00B068DC" w:rsidRDefault="00096D13" w:rsidP="00096D13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1B1BCA43" w14:textId="3333D084" w:rsidR="00096D13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>.</w:t>
      </w:r>
      <w:r w:rsidR="00850062">
        <w:rPr>
          <w:lang w:val="en-CA"/>
        </w:rPr>
        <w:t>*</w:t>
      </w:r>
      <w:r w:rsidRPr="00C65D1A">
        <w:rPr>
          <w:lang w:val="en-CA"/>
        </w:rPr>
        <w:t xml:space="preserve">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>.</w:t>
      </w:r>
      <w:r w:rsidR="00850062">
        <w:rPr>
          <w:lang w:val="en-CA"/>
        </w:rPr>
        <w:t>*</w:t>
      </w:r>
      <w:r>
        <w:rPr>
          <w:lang w:val="en-CA"/>
        </w:rPr>
        <w:t xml:space="preserve"> (2024). </w:t>
      </w:r>
      <w:r w:rsidRPr="00E3749C">
        <w:rPr>
          <w:lang w:val="en-CA"/>
        </w:rP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>Cognition</w:t>
      </w:r>
      <w:r w:rsidR="00F00316">
        <w:rPr>
          <w:lang w:val="en-US"/>
        </w:rPr>
        <w:t xml:space="preserve">, </w:t>
      </w:r>
      <w:r w:rsidR="00F00316" w:rsidRPr="00F00316">
        <w:rPr>
          <w:i/>
          <w:iCs/>
          <w:lang w:val="en-US"/>
        </w:rPr>
        <w:t>247</w:t>
      </w:r>
      <w:r>
        <w:rPr>
          <w:i/>
          <w:iCs/>
          <w:lang w:val="en-US"/>
        </w:rPr>
        <w:t>.</w:t>
      </w:r>
      <w:r w:rsidR="00004116" w:rsidRPr="00E3749C">
        <w:rPr>
          <w:lang w:val="en-CA"/>
        </w:rPr>
        <w:t xml:space="preserve"> </w:t>
      </w:r>
      <w:hyperlink r:id="rId48" w:tgtFrame="_blank" w:tooltip="Persistent link using digital object identifier" w:history="1">
        <w:r w:rsidR="00004116" w:rsidRPr="00E3749C">
          <w:rPr>
            <w:rStyle w:val="Hyperlink"/>
            <w:lang w:val="en-CA"/>
          </w:rPr>
          <w:t>https://doi.org/10.1016/j.cognition.2024.105769</w:t>
        </w:r>
      </w:hyperlink>
      <w:r>
        <w:rPr>
          <w:i/>
          <w:iCs/>
          <w:lang w:val="en-US"/>
        </w:rPr>
        <w:t xml:space="preserve"> </w:t>
      </w:r>
      <w:r w:rsidRPr="00C65D1A">
        <w:rPr>
          <w:b/>
          <w:bCs/>
          <w:lang w:val="en-US"/>
        </w:rPr>
        <w:t>(3.65)</w:t>
      </w:r>
      <w:r w:rsidR="00850062">
        <w:rPr>
          <w:b/>
          <w:bCs/>
          <w:lang w:val="en-US"/>
        </w:rPr>
        <w:t xml:space="preserve"> </w:t>
      </w:r>
      <w:r w:rsidR="00850062" w:rsidRPr="000E14E5">
        <w:rPr>
          <w:bCs/>
          <w:lang w:val="en-CA"/>
        </w:rPr>
        <w:t>*corresponding author</w:t>
      </w:r>
      <w:r w:rsidR="00850062">
        <w:rPr>
          <w:bCs/>
          <w:lang w:val="en-CA"/>
        </w:rPr>
        <w:t>s</w:t>
      </w:r>
    </w:p>
    <w:p w14:paraId="55B5637E" w14:textId="77777777" w:rsidR="00096D13" w:rsidRPr="00C65D1A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5273E3C9" w14:textId="591623DA" w:rsidR="00551B73" w:rsidRDefault="00551B73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E3749C">
        <w:rPr>
          <w:b/>
          <w:bCs/>
          <w:lang w:val="en-CA"/>
        </w:rPr>
        <w:t>Grossmann, I.</w:t>
      </w:r>
      <w:r w:rsidRPr="0058568A">
        <w:rPr>
          <w:b/>
          <w:bCs/>
          <w:lang w:val="en-CA"/>
        </w:rPr>
        <w:t xml:space="preserve"> </w:t>
      </w:r>
      <w:r w:rsidRPr="0058568A">
        <w:rPr>
          <w:lang w:val="en-CA"/>
        </w:rPr>
        <w:t>&amp; Eibach, R. R.</w:t>
      </w:r>
      <w:r w:rsidRPr="00E3749C">
        <w:rPr>
          <w:lang w:val="en-CA"/>
        </w:rPr>
        <w:t xml:space="preserve"> (</w:t>
      </w:r>
      <w:r w:rsidR="00096D13" w:rsidRPr="0058568A">
        <w:rPr>
          <w:lang w:val="en-CA"/>
        </w:rPr>
        <w:t>2024</w:t>
      </w:r>
      <w:r w:rsidRPr="00E3749C">
        <w:rPr>
          <w:lang w:val="en-CA"/>
        </w:rPr>
        <w:t>). Meta-judgment: Meta-theories and beliefs about good judgment across societies. </w:t>
      </w:r>
      <w:r>
        <w:rPr>
          <w:i/>
          <w:iCs/>
          <w:lang w:val="en-US"/>
        </w:rPr>
        <w:t>Current Directions in Psychological</w:t>
      </w:r>
      <w:r w:rsidRPr="00615AAF">
        <w:rPr>
          <w:i/>
          <w:iCs/>
          <w:lang w:val="en-US"/>
        </w:rPr>
        <w:t xml:space="preserve"> Science</w:t>
      </w:r>
      <w:r w:rsidR="00F00316" w:rsidRPr="00E3749C">
        <w:rPr>
          <w:lang w:val="en-CA"/>
        </w:rPr>
        <w:t>, </w:t>
      </w:r>
      <w:r w:rsidR="00F00316" w:rsidRPr="00E3749C">
        <w:rPr>
          <w:i/>
          <w:iCs/>
          <w:lang w:val="en-CA"/>
        </w:rPr>
        <w:t>33</w:t>
      </w:r>
      <w:r w:rsidR="00F00316" w:rsidRPr="00E3749C">
        <w:rPr>
          <w:lang w:val="en-CA"/>
        </w:rPr>
        <w:t>(4), 261-269.</w:t>
      </w:r>
      <w:r>
        <w:rPr>
          <w:lang w:val="en-US"/>
        </w:rPr>
        <w:t xml:space="preserve"> </w:t>
      </w:r>
      <w:hyperlink r:id="rId49" w:history="1">
        <w:r w:rsidR="00096D13" w:rsidRPr="009A46A0">
          <w:rPr>
            <w:rStyle w:val="Hyperlink"/>
            <w:lang w:val="en-US"/>
          </w:rPr>
          <w:t>https://doi.org/10.1177/09637214241262335</w:t>
        </w:r>
      </w:hyperlink>
      <w:r w:rsidR="00096D13">
        <w:rPr>
          <w:lang w:val="en-US"/>
        </w:rPr>
        <w:t xml:space="preserve"> </w:t>
      </w:r>
      <w:r>
        <w:rPr>
          <w:b/>
          <w:bCs/>
          <w:lang w:val="en-US"/>
        </w:rPr>
        <w:t>(4.67)</w:t>
      </w:r>
    </w:p>
    <w:p w14:paraId="7DD0BF6E" w14:textId="77777777" w:rsidR="00D93BC8" w:rsidRPr="00615AAF" w:rsidRDefault="00D93BC8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73462187" w14:textId="652408B4" w:rsidR="00615AAF" w:rsidRPr="00615AAF" w:rsidRDefault="00615AAF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E3749C">
        <w:rPr>
          <w:b/>
          <w:bCs/>
          <w:lang w:val="en-CA"/>
        </w:rPr>
        <w:t>Grossmann, I.,</w:t>
      </w:r>
      <w:r w:rsidRPr="00E3749C">
        <w:rPr>
          <w:lang w:val="en-CA"/>
        </w:rPr>
        <w:t xml:space="preserve"> Peetz, J., </w:t>
      </w:r>
      <w:r w:rsidRPr="00E3749C">
        <w:rPr>
          <w:u w:val="single"/>
          <w:lang w:val="en-CA"/>
        </w:rPr>
        <w:t>Dorfman, A</w:t>
      </w:r>
      <w:r w:rsidRPr="00E3749C">
        <w:rPr>
          <w:lang w:val="en-CA"/>
        </w:rPr>
        <w:t xml:space="preserve">., </w:t>
      </w:r>
      <w:r w:rsidRPr="00E3749C">
        <w:rPr>
          <w:u w:val="single"/>
          <w:lang w:val="en-CA"/>
        </w:rPr>
        <w:t>Rotella, A</w:t>
      </w:r>
      <w:r w:rsidRPr="00E3749C">
        <w:rPr>
          <w:lang w:val="en-CA"/>
        </w:rPr>
        <w:t>., &amp; Buehler, R. (</w:t>
      </w:r>
      <w:r w:rsidR="00096D13" w:rsidRPr="0058568A">
        <w:rPr>
          <w:lang w:val="en-CA"/>
        </w:rPr>
        <w:t>2024</w:t>
      </w:r>
      <w:r w:rsidRPr="00E3749C">
        <w:rPr>
          <w:lang w:val="en-CA"/>
        </w:rPr>
        <w:t>). The wise mind balances the abstract and the concrete. </w:t>
      </w:r>
      <w:r>
        <w:rPr>
          <w:i/>
          <w:iCs/>
          <w:lang w:val="en-US"/>
        </w:rPr>
        <w:t>Open Mind</w:t>
      </w:r>
      <w:r w:rsidR="00647E2C">
        <w:rPr>
          <w:lang w:val="en-US"/>
        </w:rPr>
        <w:t xml:space="preserve">, </w:t>
      </w:r>
      <w:r w:rsidR="00647E2C" w:rsidRPr="00647E2C">
        <w:rPr>
          <w:i/>
          <w:iCs/>
          <w:lang w:val="en-US"/>
        </w:rPr>
        <w:t>8</w:t>
      </w:r>
      <w:r w:rsidR="00647E2C">
        <w:rPr>
          <w:lang w:val="en-US"/>
        </w:rPr>
        <w:t xml:space="preserve">, </w:t>
      </w:r>
      <w:r w:rsidR="00647E2C" w:rsidRPr="00647E2C">
        <w:rPr>
          <w:lang w:val="en-US"/>
        </w:rPr>
        <w:t xml:space="preserve">826–858. </w:t>
      </w:r>
      <w:hyperlink r:id="rId50" w:history="1">
        <w:r w:rsidR="00647E2C" w:rsidRPr="0026140D">
          <w:rPr>
            <w:rStyle w:val="Hyperlink"/>
            <w:lang w:val="en-US"/>
          </w:rPr>
          <w:t>https://doi.org/10.1162/opmi_a_00149</w:t>
        </w:r>
      </w:hyperlink>
      <w:r>
        <w:rPr>
          <w:lang w:val="en-US"/>
        </w:rPr>
        <w:t xml:space="preserve">. </w:t>
      </w:r>
      <w:r>
        <w:rPr>
          <w:b/>
          <w:bCs/>
          <w:lang w:val="en-US"/>
        </w:rPr>
        <w:t>(5.89)</w:t>
      </w:r>
    </w:p>
    <w:p w14:paraId="1B25541E" w14:textId="77777777" w:rsidR="00615AAF" w:rsidRDefault="00615AAF" w:rsidP="003C6977">
      <w:pPr>
        <w:autoSpaceDE w:val="0"/>
        <w:autoSpaceDN w:val="0"/>
        <w:adjustRightInd w:val="0"/>
        <w:ind w:left="720" w:hanging="720"/>
        <w:rPr>
          <w:u w:val="single"/>
          <w:lang w:val="en-US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51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0FAA6A4" w14:textId="796437BB" w:rsidR="002A43CC" w:rsidRDefault="002A43CC" w:rsidP="002A43CC">
      <w:pPr>
        <w:autoSpaceDE w:val="0"/>
        <w:autoSpaceDN w:val="0"/>
        <w:adjustRightInd w:val="0"/>
        <w:ind w:left="720" w:hanging="720"/>
        <w:rPr>
          <w:i/>
          <w:iCs/>
          <w:lang w:val="en-US"/>
        </w:rPr>
      </w:pPr>
      <w:r w:rsidRPr="0085623C">
        <w:rPr>
          <w:u w:val="single"/>
          <w:lang w:val="en-CA"/>
        </w:rPr>
        <w:t>Kachhiyapatel</w:t>
      </w:r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E3749C">
        <w:rPr>
          <w:lang w:val="en-CA"/>
        </w:rPr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 w:rsidR="00004116">
        <w:rPr>
          <w:i/>
          <w:iCs/>
          <w:lang w:val="en-US"/>
        </w:rPr>
        <w:t xml:space="preserve">, </w:t>
      </w:r>
      <w:r w:rsidR="00004116" w:rsidRPr="00E3749C">
        <w:rPr>
          <w:i/>
          <w:iCs/>
          <w:lang w:val="en-US"/>
        </w:rPr>
        <w:t>2</w:t>
      </w:r>
      <w:r w:rsidR="00004116" w:rsidRPr="00E3749C">
        <w:rPr>
          <w:lang w:val="en-US"/>
        </w:rPr>
        <w:t>(2), 185-190</w:t>
      </w:r>
      <w:r w:rsidR="00004116" w:rsidRPr="00E3749C">
        <w:rPr>
          <w:i/>
          <w:iCs/>
          <w:lang w:val="en-US"/>
        </w:rPr>
        <w:t>.</w:t>
      </w:r>
    </w:p>
    <w:p w14:paraId="3C55480D" w14:textId="77777777" w:rsidR="004735ED" w:rsidRDefault="004735ED" w:rsidP="004735ED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205B5C9" w14:textId="333AB8EF" w:rsidR="004735ED" w:rsidRDefault="004735ED" w:rsidP="004735ED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r w:rsidRPr="00E3749C">
        <w:rPr>
          <w:u w:val="single"/>
          <w:lang w:val="en-US"/>
        </w:rPr>
        <w:t>Rudnev, M</w:t>
      </w:r>
      <w:r w:rsidRPr="00E3749C">
        <w:rPr>
          <w:lang w:val="en-US"/>
        </w:rPr>
        <w:t>.</w:t>
      </w:r>
      <w:r>
        <w:rPr>
          <w:lang w:val="en-US"/>
        </w:rPr>
        <w:t>*</w:t>
      </w:r>
      <w:r w:rsidRPr="00E3749C">
        <w:rPr>
          <w:lang w:val="en-US"/>
        </w:rPr>
        <w:t xml:space="preserve">, Barrett, H.C., </w:t>
      </w:r>
      <w:r w:rsidRPr="00E3749C">
        <w:rPr>
          <w:u w:val="single"/>
          <w:lang w:val="en-US"/>
        </w:rPr>
        <w:t>Buckwalter, W.</w:t>
      </w:r>
      <w:r w:rsidRPr="00E3749C">
        <w:rPr>
          <w:lang w:val="en-US"/>
        </w:rPr>
        <w:t xml:space="preserve">, Machery, E., Stich, S., Barr, K., Bencherifa, A., Clancy, R.F., </w:t>
      </w:r>
      <w:r w:rsidRPr="00E3749C">
        <w:rPr>
          <w:u w:val="single"/>
          <w:lang w:val="en-US"/>
        </w:rPr>
        <w:t>Crone, D.L.</w:t>
      </w:r>
      <w:r w:rsidRPr="00E3749C">
        <w:rPr>
          <w:lang w:val="en-US"/>
        </w:rPr>
        <w:t xml:space="preserve">, Deguchi, Y., Fabiano, E., </w:t>
      </w:r>
      <w:r w:rsidRPr="00E3749C">
        <w:rPr>
          <w:u w:val="single"/>
          <w:lang w:val="en-US"/>
        </w:rPr>
        <w:t>Fodeman, A.D</w:t>
      </w:r>
      <w:r w:rsidRPr="00E3749C">
        <w:rPr>
          <w:lang w:val="en-US"/>
        </w:rPr>
        <w:t xml:space="preserve">., Guennoun, B., Halamová, J., Hashimoto, T., Homan, J., Kanovský, M., Karasawa, K., Kim, H.,... </w:t>
      </w:r>
      <w:r w:rsidRPr="00E3749C">
        <w:rPr>
          <w:b/>
          <w:bCs/>
          <w:lang w:val="en-CA"/>
        </w:rPr>
        <w:t>Grossmann, I.</w:t>
      </w:r>
      <w:r w:rsidRPr="006A672F">
        <w:rPr>
          <w:lang w:val="en-US"/>
        </w:rPr>
        <w:t>*</w:t>
      </w:r>
      <w:r w:rsidRPr="00E3749C">
        <w:rPr>
          <w:lang w:val="en-CA"/>
        </w:rPr>
        <w:t xml:space="preserve"> (</w:t>
      </w:r>
      <w:r>
        <w:rPr>
          <w:lang w:val="en-US"/>
        </w:rPr>
        <w:t>2024</w:t>
      </w:r>
      <w:r w:rsidRPr="00E3749C">
        <w:rPr>
          <w:lang w:val="en-CA"/>
        </w:rPr>
        <w:t xml:space="preserve">). Dimensions of </w:t>
      </w:r>
      <w:r>
        <w:rPr>
          <w:lang w:val="en-US"/>
        </w:rPr>
        <w:t>w</w:t>
      </w:r>
      <w:r w:rsidRPr="00E3749C">
        <w:rPr>
          <w:lang w:val="en-CA"/>
        </w:rPr>
        <w:t xml:space="preserve">isdom </w:t>
      </w:r>
      <w:r>
        <w:rPr>
          <w:lang w:val="en-US"/>
        </w:rPr>
        <w:t>p</w:t>
      </w:r>
      <w:r w:rsidRPr="00E3749C">
        <w:rPr>
          <w:lang w:val="en-CA"/>
        </w:rPr>
        <w:t xml:space="preserve">erception </w:t>
      </w:r>
      <w:r>
        <w:rPr>
          <w:lang w:val="en-US"/>
        </w:rPr>
        <w:t>a</w:t>
      </w:r>
      <w:r w:rsidRPr="00E3749C">
        <w:rPr>
          <w:lang w:val="en-CA"/>
        </w:rPr>
        <w:t xml:space="preserve">cross </w:t>
      </w:r>
      <w:r>
        <w:rPr>
          <w:lang w:val="en-US"/>
        </w:rPr>
        <w:t>t</w:t>
      </w:r>
      <w:r w:rsidRPr="00E3749C">
        <w:rPr>
          <w:lang w:val="en-CA"/>
        </w:rPr>
        <w:t xml:space="preserve">welve </w:t>
      </w:r>
      <w:r>
        <w:rPr>
          <w:lang w:val="en-US"/>
        </w:rPr>
        <w:t>c</w:t>
      </w:r>
      <w:r w:rsidRPr="00E3749C">
        <w:rPr>
          <w:lang w:val="en-CA"/>
        </w:rPr>
        <w:t xml:space="preserve">ountries on </w:t>
      </w:r>
      <w:r>
        <w:rPr>
          <w:lang w:val="en-US"/>
        </w:rPr>
        <w:t>f</w:t>
      </w:r>
      <w:r w:rsidRPr="00E3749C">
        <w:rPr>
          <w:lang w:val="en-CA"/>
        </w:rPr>
        <w:t xml:space="preserve">ive </w:t>
      </w:r>
      <w:r>
        <w:rPr>
          <w:lang w:val="en-US"/>
        </w:rPr>
        <w:t>c</w:t>
      </w:r>
      <w:r w:rsidRPr="00E3749C">
        <w:rPr>
          <w:lang w:val="en-CA"/>
        </w:rPr>
        <w:t xml:space="preserve">ontinents. </w:t>
      </w:r>
      <w:r>
        <w:rPr>
          <w:i/>
          <w:iCs/>
          <w:lang w:val="en-US"/>
        </w:rPr>
        <w:t xml:space="preserve">Nature Communications. </w:t>
      </w:r>
      <w:hyperlink r:id="rId52" w:history="1">
        <w:r w:rsidRPr="00E3749C">
          <w:rPr>
            <w:rStyle w:val="Hyperlink"/>
            <w:lang w:val="en-CA"/>
          </w:rPr>
          <w:t>https://doi.org/10.1038/s41467-024-50294-0</w:t>
        </w:r>
      </w:hyperlink>
      <w:r>
        <w:rPr>
          <w:b/>
          <w:bCs/>
          <w:lang w:val="en-US"/>
        </w:rPr>
        <w:t xml:space="preserve"> </w:t>
      </w:r>
      <w:r w:rsidRPr="00545C35">
        <w:rPr>
          <w:b/>
          <w:bCs/>
          <w:lang w:val="en-US"/>
        </w:rPr>
        <w:t>(16.6</w:t>
      </w:r>
      <w:r>
        <w:rPr>
          <w:b/>
          <w:bCs/>
          <w:lang w:val="en-US"/>
        </w:rPr>
        <w:t>0</w:t>
      </w:r>
      <w:r w:rsidRPr="00545C35">
        <w:rPr>
          <w:b/>
          <w:bCs/>
          <w:lang w:val="en-US"/>
        </w:rPr>
        <w:t>)</w:t>
      </w:r>
      <w:r>
        <w:rPr>
          <w:b/>
          <w:bCs/>
          <w:lang w:val="en-US"/>
        </w:rPr>
        <w:t xml:space="preserve"> </w:t>
      </w:r>
      <w:r w:rsidRPr="000E14E5">
        <w:rPr>
          <w:bCs/>
          <w:lang w:val="en-CA"/>
        </w:rPr>
        <w:t>*corresponding author</w:t>
      </w:r>
      <w:r>
        <w:rPr>
          <w:bCs/>
          <w:lang w:val="en-CA"/>
        </w:rPr>
        <w:t>s</w:t>
      </w:r>
    </w:p>
    <w:p w14:paraId="3697B8B6" w14:textId="2BDA511B" w:rsidR="00AB6E8F" w:rsidRPr="00AB6E8F" w:rsidRDefault="00AB6E8F" w:rsidP="00AB6E8F">
      <w:pPr>
        <w:autoSpaceDE w:val="0"/>
        <w:autoSpaceDN w:val="0"/>
        <w:adjustRightInd w:val="0"/>
        <w:ind w:left="720"/>
        <w:rPr>
          <w:b/>
          <w:bCs/>
          <w:lang w:val="en-CA"/>
        </w:rPr>
      </w:pPr>
      <w:r w:rsidRPr="00661504">
        <w:rPr>
          <w:lang w:val="en-CA"/>
        </w:rPr>
        <w:t>+</w:t>
      </w:r>
      <w:r>
        <w:rPr>
          <w:lang w:val="en-CA"/>
        </w:rPr>
        <w:t>T</w:t>
      </w:r>
      <w:r w:rsidRPr="00661504">
        <w:rPr>
          <w:lang w:val="en-CA"/>
        </w:rPr>
        <w:t xml:space="preserve">op </w:t>
      </w:r>
      <w:r w:rsidRPr="00AB6E8F">
        <w:rPr>
          <w:lang w:val="en-CA"/>
        </w:rPr>
        <w:t>25 Social Science &amp; Human Behavior Articles of 2024</w:t>
      </w:r>
    </w:p>
    <w:p w14:paraId="199EDACF" w14:textId="684678F2" w:rsidR="007002A3" w:rsidRPr="005B14C2" w:rsidRDefault="007002A3" w:rsidP="007002A3">
      <w:pPr>
        <w:autoSpaceDE w:val="0"/>
        <w:autoSpaceDN w:val="0"/>
        <w:adjustRightInd w:val="0"/>
        <w:spacing w:before="240"/>
        <w:ind w:left="720" w:hanging="720"/>
        <w:rPr>
          <w:b/>
          <w:bCs/>
          <w:lang w:val="en-US"/>
        </w:rPr>
      </w:pPr>
      <w:r w:rsidRPr="00E3749C">
        <w:rPr>
          <w:u w:val="single"/>
          <w:lang w:val="en-CA"/>
        </w:rPr>
        <w:t>Stavropoulos, A.</w:t>
      </w:r>
      <w:r w:rsidRPr="00E3749C">
        <w:rPr>
          <w:lang w:val="en-CA"/>
        </w:rPr>
        <w:t xml:space="preserve">, </w:t>
      </w:r>
      <w:r w:rsidRPr="00E3749C">
        <w:rPr>
          <w:u w:val="single"/>
          <w:lang w:val="en-CA"/>
        </w:rPr>
        <w:t>Crone, D.</w:t>
      </w:r>
      <w:r w:rsidR="0078157E">
        <w:rPr>
          <w:u w:val="single"/>
          <w:lang w:val="en-US"/>
        </w:rPr>
        <w:t>L.</w:t>
      </w:r>
      <w:r w:rsidRPr="00E3749C">
        <w:rPr>
          <w:lang w:val="en-CA"/>
        </w:rPr>
        <w:t xml:space="preserve">, &amp; </w:t>
      </w:r>
      <w:r w:rsidRPr="00E3749C">
        <w:rPr>
          <w:b/>
          <w:bCs/>
          <w:lang w:val="en-CA"/>
        </w:rPr>
        <w:t>Grossmann, I.</w:t>
      </w:r>
      <w:r w:rsidRPr="00E3749C">
        <w:rPr>
          <w:lang w:val="en-CA"/>
        </w:rPr>
        <w:t xml:space="preserve"> (</w:t>
      </w:r>
      <w:r>
        <w:rPr>
          <w:lang w:val="en-US"/>
        </w:rPr>
        <w:t>2024</w:t>
      </w:r>
      <w:r w:rsidRPr="00E3749C">
        <w:rPr>
          <w:lang w:val="en-CA"/>
        </w:rPr>
        <w:t xml:space="preserve">). Shadows of </w:t>
      </w:r>
      <w:r>
        <w:rPr>
          <w:lang w:val="en-US"/>
        </w:rPr>
        <w:t>w</w:t>
      </w:r>
      <w:r w:rsidRPr="00E3749C">
        <w:rPr>
          <w:lang w:val="en-CA"/>
        </w:rPr>
        <w:t xml:space="preserve">isdom: Classifying </w:t>
      </w:r>
      <w:r>
        <w:rPr>
          <w:lang w:val="en-US"/>
        </w:rPr>
        <w:t>m</w:t>
      </w:r>
      <w:r w:rsidRPr="00E3749C">
        <w:rPr>
          <w:lang w:val="en-CA"/>
        </w:rPr>
        <w:t xml:space="preserve">eta-cognitive and </w:t>
      </w:r>
      <w:r>
        <w:rPr>
          <w:lang w:val="en-US"/>
        </w:rPr>
        <w:t>m</w:t>
      </w:r>
      <w:r w:rsidRPr="00E3749C">
        <w:rPr>
          <w:lang w:val="en-CA"/>
        </w:rPr>
        <w:t xml:space="preserve">orally-grounded </w:t>
      </w:r>
      <w:r>
        <w:rPr>
          <w:lang w:val="en-US"/>
        </w:rPr>
        <w:t>n</w:t>
      </w:r>
      <w:r w:rsidRPr="00E3749C">
        <w:rPr>
          <w:lang w:val="en-CA"/>
        </w:rPr>
        <w:t xml:space="preserve">arrative </w:t>
      </w:r>
      <w:r>
        <w:rPr>
          <w:lang w:val="en-US"/>
        </w:rPr>
        <w:t>c</w:t>
      </w:r>
      <w:r w:rsidRPr="00E3749C">
        <w:rPr>
          <w:lang w:val="en-CA"/>
        </w:rPr>
        <w:t>ontent via Large Language Models.</w:t>
      </w:r>
      <w:r>
        <w:rPr>
          <w:lang w:val="en-US"/>
        </w:rPr>
        <w:t xml:space="preserve"> </w:t>
      </w:r>
      <w:r>
        <w:rPr>
          <w:i/>
          <w:iCs/>
          <w:lang w:val="en-US"/>
        </w:rPr>
        <w:t>Behavior Research Methods.</w:t>
      </w:r>
      <w:r w:rsidRPr="00E3749C">
        <w:rPr>
          <w:lang w:val="en-CA"/>
        </w:rPr>
        <w:t xml:space="preserve"> </w:t>
      </w:r>
      <w:hyperlink r:id="rId53" w:history="1">
        <w:r w:rsidRPr="00E3749C">
          <w:rPr>
            <w:rStyle w:val="Hyperlink"/>
            <w:lang w:val="en-CA"/>
          </w:rPr>
          <w:t>https://doi.org/10.3758/s13428-024-02441-0</w:t>
        </w:r>
      </w:hyperlink>
      <w:r>
        <w:rPr>
          <w:lang w:val="en-US"/>
        </w:rPr>
        <w:t xml:space="preserve"> </w:t>
      </w:r>
      <w:r>
        <w:rPr>
          <w:b/>
          <w:bCs/>
          <w:lang w:val="en-US"/>
        </w:rPr>
        <w:t>(5.40)</w:t>
      </w:r>
    </w:p>
    <w:p w14:paraId="3B4826BD" w14:textId="77777777" w:rsidR="007002A3" w:rsidRDefault="007002A3" w:rsidP="005D28A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61F3D74" w14:textId="26CDABE5" w:rsidR="005D28A3" w:rsidRPr="00AD6D2E" w:rsidRDefault="005D28A3" w:rsidP="005D28A3">
      <w:pPr>
        <w:autoSpaceDE w:val="0"/>
        <w:autoSpaceDN w:val="0"/>
        <w:adjustRightInd w:val="0"/>
        <w:ind w:left="720" w:hanging="720"/>
        <w:rPr>
          <w:lang w:val="de-DE"/>
        </w:rPr>
      </w:pPr>
      <w:r w:rsidRPr="006C0F09">
        <w:rPr>
          <w:lang w:val="en-CA"/>
        </w:rPr>
        <w:t xml:space="preserve">Abedin, E., Ferreira, M., Reitmann, R., Cheong, M., </w:t>
      </w:r>
      <w:r w:rsidRPr="006C0F09">
        <w:rPr>
          <w:b/>
          <w:bCs/>
          <w:lang w:val="en-CA"/>
        </w:rPr>
        <w:t>Grossmann, I</w:t>
      </w:r>
      <w:r w:rsidRPr="006C0F09">
        <w:rPr>
          <w:lang w:val="en-CA"/>
        </w:rPr>
        <w:t>., &amp;</w:t>
      </w:r>
      <w:r w:rsidRPr="006C0F09">
        <w:rPr>
          <w:b/>
          <w:bCs/>
          <w:lang w:val="en-CA"/>
        </w:rPr>
        <w:t xml:space="preserve"> </w:t>
      </w:r>
      <w:r w:rsidRPr="006C0F09">
        <w:rPr>
          <w:lang w:val="en-CA"/>
        </w:rPr>
        <w:t>Alfano, M. (</w:t>
      </w:r>
      <w:r w:rsidR="007C3F1B" w:rsidRPr="006C0F09">
        <w:rPr>
          <w:lang w:val="en-CA"/>
        </w:rPr>
        <w:t>2023</w:t>
      </w:r>
      <w:r w:rsidRPr="006C0F09">
        <w:rPr>
          <w:lang w:val="en-CA"/>
        </w:rPr>
        <w:t xml:space="preserve">). </w:t>
      </w:r>
      <w:r w:rsidRPr="00E3749C">
        <w:rPr>
          <w:lang w:val="en-CA"/>
        </w:rPr>
        <w:t>Exploring intellectual humility through the lens of artificial intelligence:</w:t>
      </w:r>
      <w:r>
        <w:rPr>
          <w:lang w:val="en-US"/>
        </w:rPr>
        <w:t xml:space="preserve"> </w:t>
      </w:r>
      <w:r w:rsidRPr="00E3749C">
        <w:rPr>
          <w:lang w:val="en-CA"/>
        </w:rPr>
        <w:t>Top terms, features and a predictive model</w:t>
      </w:r>
      <w:r w:rsidRPr="005B493E">
        <w:rPr>
          <w:lang w:val="en-US"/>
        </w:rPr>
        <w:t xml:space="preserve">. </w:t>
      </w:r>
      <w:r w:rsidRPr="00AD6D2E">
        <w:rPr>
          <w:i/>
          <w:iCs/>
          <w:lang w:val="de-DE"/>
        </w:rPr>
        <w:t>Acta Psychologica</w:t>
      </w:r>
      <w:r w:rsidR="007C3F1B" w:rsidRPr="00AD6D2E">
        <w:rPr>
          <w:lang w:val="de-DE"/>
        </w:rPr>
        <w:t xml:space="preserve">, </w:t>
      </w:r>
      <w:r w:rsidR="007C3F1B" w:rsidRPr="00AD6D2E">
        <w:rPr>
          <w:i/>
          <w:iCs/>
          <w:lang w:val="de-DE"/>
        </w:rPr>
        <w:t>238</w:t>
      </w:r>
      <w:r w:rsidRPr="00AD6D2E">
        <w:rPr>
          <w:i/>
          <w:iCs/>
          <w:lang w:val="de-DE"/>
        </w:rPr>
        <w:t>.</w:t>
      </w:r>
      <w:r w:rsidRPr="00AD6D2E">
        <w:rPr>
          <w:lang w:val="de-DE"/>
        </w:rPr>
        <w:t xml:space="preserve"> </w:t>
      </w:r>
      <w:r w:rsidRPr="00AD6D2E">
        <w:rPr>
          <w:b/>
          <w:color w:val="000000"/>
          <w:shd w:val="clear" w:color="auto" w:fill="FFFFFF"/>
          <w:lang w:val="de-DE"/>
        </w:rPr>
        <w:t>(1.73)</w:t>
      </w:r>
    </w:p>
    <w:p w14:paraId="46F23B4D" w14:textId="77777777" w:rsidR="005D28A3" w:rsidRPr="00AD6D2E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de-DE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AD6D2E">
        <w:rPr>
          <w:u w:val="single"/>
          <w:lang w:val="de-DE"/>
        </w:rPr>
        <w:t>Britton, E. M</w:t>
      </w:r>
      <w:r w:rsidRPr="00AD6D2E">
        <w:rPr>
          <w:lang w:val="de-DE"/>
        </w:rPr>
        <w:t xml:space="preserve">., Laurin, K., </w:t>
      </w:r>
      <w:r w:rsidRPr="00AD6D2E">
        <w:rPr>
          <w:b/>
          <w:bCs/>
          <w:lang w:val="de-DE"/>
        </w:rPr>
        <w:t>Grossmann, I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Dorfman, A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Oakes, H</w:t>
      </w:r>
      <w:r w:rsidRPr="00AD6D2E">
        <w:rPr>
          <w:lang w:val="de-DE"/>
        </w:rPr>
        <w:t>., &amp;</w:t>
      </w:r>
      <w:r w:rsidRPr="00AD6D2E">
        <w:rPr>
          <w:b/>
          <w:bCs/>
          <w:lang w:val="de-DE"/>
        </w:rPr>
        <w:t xml:space="preserve"> </w:t>
      </w:r>
      <w:r w:rsidRPr="00AD6D2E">
        <w:rPr>
          <w:lang w:val="de-DE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54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9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55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9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E3749C">
        <w:rPr>
          <w:i/>
          <w:lang w:val="en-CA"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E3749C">
        <w:rPr>
          <w:iCs/>
          <w:lang w:val="en-CA"/>
        </w:rPr>
        <w:t>.</w:t>
      </w:r>
      <w:r w:rsidRPr="00C905DF">
        <w:rPr>
          <w:iCs/>
          <w:lang w:val="en-US"/>
        </w:rPr>
        <w:t xml:space="preserve"> </w:t>
      </w:r>
      <w:r w:rsidRPr="00E3749C">
        <w:rPr>
          <w:iCs/>
          <w:lang w:val="en-CA"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Pr="00E3749C" w:rsidRDefault="00C905DF" w:rsidP="005B493E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031B4E7A" w14:textId="5C31B205" w:rsid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20" w:name="_Hlk129625088"/>
      <w:r w:rsidRPr="00E3749C">
        <w:rPr>
          <w:lang w:val="en-CA"/>
        </w:rPr>
        <w:t xml:space="preserve">Hutcherson, C., </w:t>
      </w:r>
      <w:r w:rsidRPr="00E3749C">
        <w:rPr>
          <w:u w:val="single"/>
          <w:lang w:val="en-CA"/>
        </w:rPr>
        <w:t>Sharpinskyi, C.</w:t>
      </w:r>
      <w:r w:rsidRPr="00E3749C">
        <w:rPr>
          <w:lang w:val="en-CA"/>
        </w:rPr>
        <w:t xml:space="preserve">, Varnum, M. E. W., </w:t>
      </w:r>
      <w:r w:rsidRPr="00E3749C">
        <w:rPr>
          <w:u w:val="single"/>
          <w:lang w:val="en-CA"/>
        </w:rPr>
        <w:t>Rotella, A. M., Wormley, A.</w:t>
      </w:r>
      <w:r w:rsidRPr="00E3749C">
        <w:rPr>
          <w:lang w:val="en-CA"/>
        </w:rPr>
        <w:t xml:space="preserve">, Tay, L., &amp; </w:t>
      </w:r>
      <w:r w:rsidRPr="00E3749C">
        <w:rPr>
          <w:b/>
          <w:bCs/>
          <w:lang w:val="en-CA"/>
        </w:rPr>
        <w:t>Grossmann, I.</w:t>
      </w:r>
      <w:r w:rsidRPr="00DE5D39">
        <w:rPr>
          <w:b/>
          <w:bCs/>
          <w:lang w:val="en-US"/>
        </w:rPr>
        <w:t>*</w:t>
      </w:r>
      <w:r w:rsidRPr="00E3749C">
        <w:rPr>
          <w:lang w:val="en-CA"/>
        </w:rPr>
        <w:t xml:space="preserve"> (</w:t>
      </w:r>
      <w:r>
        <w:rPr>
          <w:lang w:val="en-US"/>
        </w:rPr>
        <w:t>2023</w:t>
      </w:r>
      <w:r w:rsidRPr="00E3749C">
        <w:rPr>
          <w:lang w:val="en-CA"/>
        </w:rPr>
        <w:t xml:space="preserve">). On the accuracy, media representation, and public perception of </w:t>
      </w:r>
      <w:r w:rsidRPr="00E3749C">
        <w:rPr>
          <w:lang w:val="en-CA"/>
        </w:rPr>
        <w:lastRenderedPageBreak/>
        <w:t>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20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56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43842EB4" w14:textId="77777777" w:rsidR="009D54D5" w:rsidRPr="000E14E5" w:rsidRDefault="009D54D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1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E3749C">
        <w:rPr>
          <w:lang w:val="en-CA"/>
        </w:rPr>
        <w:t xml:space="preserve"> (</w:t>
      </w:r>
      <w:r>
        <w:rPr>
          <w:lang w:val="en-US"/>
        </w:rPr>
        <w:t>2023</w:t>
      </w:r>
      <w:r w:rsidRPr="00E3749C">
        <w:rPr>
          <w:lang w:val="en-CA"/>
        </w:rPr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21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E3749C">
        <w:rPr>
          <w:lang w:val="en-CA"/>
        </w:rPr>
        <w:t xml:space="preserve">Weidmann, </w:t>
      </w:r>
      <w:r w:rsidRPr="00486332">
        <w:rPr>
          <w:lang w:val="en-CA"/>
        </w:rPr>
        <w:t>R</w:t>
      </w:r>
      <w:r w:rsidRPr="00E3749C">
        <w:rPr>
          <w:lang w:val="en-CA"/>
        </w:rPr>
        <w:t xml:space="preserve">., Chopik, W. </w:t>
      </w:r>
      <w:r w:rsidRPr="00486332">
        <w:rPr>
          <w:lang w:val="en-CA"/>
        </w:rPr>
        <w:t>J</w:t>
      </w:r>
      <w:r w:rsidRPr="00E3749C">
        <w:rPr>
          <w:lang w:val="en-CA"/>
        </w:rPr>
        <w:t xml:space="preserve">., Ackerman, </w:t>
      </w:r>
      <w:r w:rsidRPr="00486332">
        <w:rPr>
          <w:lang w:val="en-CA"/>
        </w:rPr>
        <w:t>R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A</w:t>
      </w:r>
      <w:r w:rsidRPr="00E3749C">
        <w:rPr>
          <w:lang w:val="en-CA"/>
        </w:rPr>
        <w:t xml:space="preserve">., Allroggen, </w:t>
      </w:r>
      <w:r w:rsidRPr="00486332">
        <w:rPr>
          <w:lang w:val="en-CA"/>
        </w:rPr>
        <w:t>M</w:t>
      </w:r>
      <w:r w:rsidRPr="00E3749C">
        <w:rPr>
          <w:lang w:val="en-CA"/>
        </w:rPr>
        <w:t xml:space="preserve">., Bianchi, </w:t>
      </w:r>
      <w:r w:rsidRPr="00486332">
        <w:rPr>
          <w:lang w:val="en-CA"/>
        </w:rPr>
        <w:t>E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C</w:t>
      </w:r>
      <w:r w:rsidRPr="00E3749C">
        <w:rPr>
          <w:lang w:val="en-CA"/>
        </w:rPr>
        <w:t xml:space="preserve">., Brecheen, </w:t>
      </w:r>
      <w:r w:rsidRPr="00486332">
        <w:rPr>
          <w:lang w:val="en-CA"/>
        </w:rPr>
        <w:t>C</w:t>
      </w:r>
      <w:r w:rsidRPr="00E3749C">
        <w:rPr>
          <w:lang w:val="en-CA"/>
        </w:rPr>
        <w:t xml:space="preserve">., Campbell, </w:t>
      </w:r>
      <w:r w:rsidRPr="00486332">
        <w:rPr>
          <w:lang w:val="en-CA"/>
        </w:rPr>
        <w:t>W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K</w:t>
      </w:r>
      <w:r w:rsidRPr="00E3749C">
        <w:rPr>
          <w:lang w:val="en-CA"/>
        </w:rPr>
        <w:t xml:space="preserve">., Gerlach, </w:t>
      </w:r>
      <w:r w:rsidRPr="00486332">
        <w:rPr>
          <w:lang w:val="en-CA"/>
        </w:rPr>
        <w:t>T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M</w:t>
      </w:r>
      <w:r w:rsidRPr="00E3749C">
        <w:rPr>
          <w:lang w:val="en-CA"/>
        </w:rPr>
        <w:t xml:space="preserve">., Geukes, </w:t>
      </w:r>
      <w:r w:rsidRPr="00486332">
        <w:rPr>
          <w:lang w:val="en-CA"/>
        </w:rPr>
        <w:t>K</w:t>
      </w:r>
      <w:r w:rsidRPr="00E3749C">
        <w:rPr>
          <w:lang w:val="en-CA"/>
        </w:rPr>
        <w:t xml:space="preserve">., Grijalva, </w:t>
      </w:r>
      <w:r w:rsidRPr="00486332">
        <w:rPr>
          <w:lang w:val="en-CA"/>
        </w:rPr>
        <w:t>E</w:t>
      </w:r>
      <w:r w:rsidRPr="00E3749C">
        <w:rPr>
          <w:lang w:val="en-CA"/>
        </w:rPr>
        <w:t xml:space="preserve">., </w:t>
      </w:r>
      <w:r w:rsidRPr="00E3749C">
        <w:rPr>
          <w:b/>
          <w:bCs/>
          <w:lang w:val="en-CA"/>
        </w:rPr>
        <w:t xml:space="preserve">Grossmann, </w:t>
      </w:r>
      <w:r w:rsidRPr="00486332">
        <w:rPr>
          <w:b/>
          <w:bCs/>
          <w:lang w:val="en-CA"/>
        </w:rPr>
        <w:t>I</w:t>
      </w:r>
      <w:r w:rsidRPr="00E3749C">
        <w:rPr>
          <w:lang w:val="en-CA"/>
        </w:rPr>
        <w:t>.</w:t>
      </w:r>
      <w:r w:rsidR="00BA6DC6" w:rsidRPr="00486332">
        <w:rPr>
          <w:lang w:val="en-CA"/>
        </w:rPr>
        <w:t xml:space="preserve"> [</w:t>
      </w:r>
      <w:r w:rsidRPr="00E3749C">
        <w:rPr>
          <w:lang w:val="en-CA"/>
        </w:rPr>
        <w:t>…</w:t>
      </w:r>
      <w:r w:rsidR="00BA6DC6" w:rsidRPr="00486332">
        <w:rPr>
          <w:lang w:val="en-CA"/>
        </w:rPr>
        <w:t>]</w:t>
      </w:r>
      <w:r w:rsidRPr="00E3749C">
        <w:rPr>
          <w:lang w:val="en-CA"/>
        </w:rPr>
        <w:t xml:space="preserve"> </w:t>
      </w:r>
      <w:r w:rsidRPr="00486332">
        <w:rPr>
          <w:lang w:val="en-CA"/>
        </w:rPr>
        <w:t xml:space="preserve">&amp; Back M. (2023). </w:t>
      </w:r>
      <w:r w:rsidRPr="00E3749C">
        <w:rPr>
          <w:lang w:val="en-CA"/>
        </w:rPr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350F57F9" w14:textId="4313B53D" w:rsidR="00B525A4" w:rsidRPr="00370B0C" w:rsidRDefault="00B525A4" w:rsidP="00B525A4">
      <w:pPr>
        <w:autoSpaceDE w:val="0"/>
        <w:autoSpaceDN w:val="0"/>
        <w:adjustRightInd w:val="0"/>
        <w:ind w:left="720"/>
        <w:rPr>
          <w:rStyle w:val="NoneA"/>
          <w:lang w:val="en-CA"/>
        </w:rPr>
      </w:pPr>
      <w:r>
        <w:rPr>
          <w:b/>
          <w:color w:val="000000"/>
          <w:shd w:val="clear" w:color="auto" w:fill="FFFFFF"/>
          <w:lang w:val="en-CA"/>
        </w:rPr>
        <w:t>+</w:t>
      </w:r>
      <w:r w:rsidRPr="00B525A4">
        <w:rPr>
          <w:lang w:val="en-CA"/>
        </w:rPr>
        <w:t xml:space="preserve"> </w:t>
      </w:r>
      <w:r>
        <w:rPr>
          <w:lang w:val="en-CA"/>
        </w:rPr>
        <w:t>Web of Science Highly Cited Paper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2" w:name="_Hlk110169799"/>
      <w:bookmarkStart w:id="23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22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4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33C36176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="002463EE">
        <w:rPr>
          <w:lang w:val="en-CA"/>
        </w:rPr>
        <w:t>(</w:t>
      </w:r>
      <w:r w:rsidR="002463EE" w:rsidRPr="002463EE">
        <w:rPr>
          <w:b/>
          <w:bCs/>
          <w:lang w:val="en-CA"/>
        </w:rPr>
        <w:t>16.8</w:t>
      </w:r>
      <w:r w:rsidR="002463EE">
        <w:rPr>
          <w:lang w:val="en-CA"/>
        </w:rPr>
        <w:t xml:space="preserve">)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bookmarkEnd w:id="12"/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sv-SE"/>
        </w:rPr>
        <w:t xml:space="preserve">Choi, E., Farb, N. A., </w:t>
      </w:r>
      <w:r w:rsidRPr="00AD6D2E">
        <w:rPr>
          <w:u w:val="single"/>
          <w:lang w:val="sv-SE"/>
        </w:rPr>
        <w:t>Pogrebtsova, E</w:t>
      </w:r>
      <w:r w:rsidRPr="00AD6D2E">
        <w:rPr>
          <w:lang w:val="sv-SE"/>
        </w:rPr>
        <w:t xml:space="preserve">., Gruman, J., &amp; </w:t>
      </w:r>
      <w:r w:rsidRPr="00AD6D2E">
        <w:rPr>
          <w:b/>
          <w:bCs/>
          <w:lang w:val="sv-SE"/>
        </w:rPr>
        <w:t xml:space="preserve">Grossmann, I.* </w:t>
      </w:r>
      <w:r w:rsidRPr="00AD6D2E">
        <w:rPr>
          <w:lang w:val="sv-SE"/>
        </w:rPr>
        <w:t xml:space="preserve">(2021). </w:t>
      </w:r>
      <w:r w:rsidRPr="00661504">
        <w:rPr>
          <w:lang w:val="en-CA"/>
        </w:rPr>
        <w:t xml:space="preserve">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23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24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D55E9">
        <w:rPr>
          <w:u w:val="single"/>
          <w:lang w:val="en-CA"/>
        </w:rPr>
        <w:t>Dorfman, A.</w:t>
      </w:r>
      <w:r w:rsidRPr="006D55E9">
        <w:rPr>
          <w:lang w:val="en-CA"/>
        </w:rPr>
        <w:t xml:space="preserve">, </w:t>
      </w:r>
      <w:r w:rsidRPr="006D55E9">
        <w:rPr>
          <w:u w:val="single"/>
          <w:lang w:val="en-CA"/>
        </w:rPr>
        <w:t>Oakes, H.</w:t>
      </w:r>
      <w:r w:rsidRPr="006D55E9">
        <w:rPr>
          <w:lang w:val="en-CA"/>
        </w:rPr>
        <w:t xml:space="preserve">, </w:t>
      </w:r>
      <w:r w:rsidRPr="006D55E9">
        <w:rPr>
          <w:u w:val="single"/>
          <w:lang w:val="en-CA"/>
        </w:rPr>
        <w:t>Santos, H. C</w:t>
      </w:r>
      <w:r w:rsidRPr="006D55E9">
        <w:rPr>
          <w:lang w:val="en-CA"/>
        </w:rPr>
        <w:t>.</w:t>
      </w:r>
      <w:r w:rsidRPr="006D55E9">
        <w:rPr>
          <w:b/>
          <w:lang w:val="en-CA"/>
        </w:rPr>
        <w:t xml:space="preserve"> &amp; Grossmann, I.</w:t>
      </w:r>
      <w:r w:rsidRPr="006D55E9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5" w:name="_Hlk84406423"/>
      <w:r w:rsidRPr="00661504">
        <w:rPr>
          <w:b/>
          <w:color w:val="000000"/>
          <w:shd w:val="clear" w:color="auto" w:fill="FFFFFF"/>
          <w:lang w:val="en-CA"/>
        </w:rPr>
        <w:lastRenderedPageBreak/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3"/>
      <w:bookmarkEnd w:id="25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6" w:name="_Hlk46853180"/>
      <w:bookmarkEnd w:id="14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26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A82D15D" w:rsidR="00F23CB3" w:rsidRPr="00370B0C" w:rsidRDefault="00F23CB3" w:rsidP="00F23CB3">
      <w:pPr>
        <w:autoSpaceDE w:val="0"/>
        <w:autoSpaceDN w:val="0"/>
        <w:adjustRightInd w:val="0"/>
        <w:ind w:left="720"/>
        <w:rPr>
          <w:rStyle w:val="NoneA"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  <w:r w:rsidR="00370B0C">
        <w:rPr>
          <w:lang w:val="en-CA"/>
        </w:rPr>
        <w:t>; Web of Science Highly Cited Paper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4ECDF4E3" w14:textId="77777777" w:rsidR="009D54D5" w:rsidRDefault="00F943FF" w:rsidP="00F943FF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 xml:space="preserve">, Varnum, M. E. W., Sng, O. </w:t>
      </w:r>
      <w:r w:rsidRPr="00AD6D2E">
        <w:rPr>
          <w:bCs/>
          <w:lang w:val="sv-SE"/>
        </w:rPr>
        <w:t xml:space="preserve">&amp;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 (2021). </w:t>
      </w:r>
      <w:r w:rsidRPr="00661504">
        <w:rPr>
          <w:lang w:val="en-CA"/>
        </w:rPr>
        <w:t xml:space="preserve">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</w:p>
    <w:p w14:paraId="0DFE6F34" w14:textId="410097D7" w:rsidR="00F943FF" w:rsidRPr="00661504" w:rsidRDefault="00F943FF" w:rsidP="00E2567A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5B14C2">
        <w:rPr>
          <w:u w:val="single"/>
          <w:lang w:val="en-CA"/>
        </w:rPr>
        <w:t>Turpin, M. H.</w:t>
      </w:r>
      <w:r w:rsidRPr="005B14C2">
        <w:rPr>
          <w:lang w:val="en-CA"/>
        </w:rPr>
        <w:t xml:space="preserve">, </w:t>
      </w:r>
      <w:r w:rsidRPr="005B14C2">
        <w:rPr>
          <w:u w:val="single"/>
          <w:lang w:val="en-CA"/>
        </w:rPr>
        <w:t>Walker, A. C.</w:t>
      </w:r>
      <w:r w:rsidRPr="005B14C2">
        <w:rPr>
          <w:lang w:val="en-CA"/>
        </w:rPr>
        <w:t xml:space="preserve">, Fugelsang, J. A., Sorokowski, P., </w:t>
      </w:r>
      <w:r w:rsidRPr="005B14C2">
        <w:rPr>
          <w:b/>
          <w:lang w:val="en-CA"/>
        </w:rPr>
        <w:t>Grossmann, I.</w:t>
      </w:r>
      <w:r w:rsidRPr="005B14C2">
        <w:rPr>
          <w:lang w:val="en-CA"/>
        </w:rPr>
        <w:t xml:space="preserve"> &amp; Bialek, M. (2021). </w:t>
      </w:r>
      <w:r w:rsidRPr="00661504">
        <w:rPr>
          <w:lang w:val="en-CA"/>
        </w:rPr>
        <w:t xml:space="preserve">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7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772966">
        <w:rPr>
          <w:b/>
          <w:lang w:val="de-DE"/>
        </w:rPr>
        <w:t>Grossmann, I</w:t>
      </w:r>
      <w:r w:rsidRPr="00772966">
        <w:rPr>
          <w:lang w:val="de-DE"/>
        </w:rPr>
        <w:t xml:space="preserve">., Eibach, R. P., </w:t>
      </w:r>
      <w:r w:rsidRPr="00772966">
        <w:rPr>
          <w:u w:val="single"/>
          <w:lang w:val="de-DE"/>
        </w:rPr>
        <w:t>Koyama, J</w:t>
      </w:r>
      <w:r w:rsidRPr="00772966">
        <w:rPr>
          <w:lang w:val="de-DE"/>
        </w:rPr>
        <w:t>., &amp;</w:t>
      </w:r>
      <w:r w:rsidRPr="00772966">
        <w:rPr>
          <w:u w:val="single"/>
          <w:lang w:val="de-DE"/>
        </w:rPr>
        <w:t xml:space="preserve"> Sahi, Q</w:t>
      </w:r>
      <w:r w:rsidRPr="00772966">
        <w:rPr>
          <w:lang w:val="de-DE"/>
        </w:rPr>
        <w:t xml:space="preserve">. (2020). </w:t>
      </w:r>
      <w:bookmarkStart w:id="28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8"/>
      <w:r w:rsidRPr="00661504">
        <w:rPr>
          <w:lang w:val="en-CA"/>
        </w:rPr>
        <w:t>doi: 10.1126/sciadv.aaz0289</w:t>
      </w:r>
      <w:bookmarkEnd w:id="27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9" w:name="_Hlk84407092"/>
      <w:r w:rsidRPr="00661504">
        <w:rPr>
          <w:rStyle w:val="NoneA"/>
          <w:rFonts w:cs="Times New Roman"/>
          <w:b/>
          <w:lang w:val="en-CA"/>
        </w:rPr>
        <w:lastRenderedPageBreak/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9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0" w:name="_Hlk61029707"/>
      <w:bookmarkEnd w:id="15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31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30"/>
    <w:bookmarkEnd w:id="31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32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32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33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33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rFonts w:eastAsia="Calibri"/>
          <w:b/>
          <w:lang w:val="en-CA" w:eastAsia="en-US"/>
        </w:rPr>
        <w:t xml:space="preserve">Grossmann, I. </w:t>
      </w:r>
      <w:r w:rsidRPr="00EC6989">
        <w:rPr>
          <w:rFonts w:eastAsia="Calibri"/>
          <w:lang w:val="en-CA" w:eastAsia="en-US"/>
        </w:rPr>
        <w:t>&amp;</w:t>
      </w:r>
      <w:r w:rsidRPr="00EC6989">
        <w:rPr>
          <w:rFonts w:eastAsia="Calibri"/>
          <w:b/>
          <w:lang w:val="en-CA" w:eastAsia="en-US"/>
        </w:rPr>
        <w:t xml:space="preserve"> </w:t>
      </w:r>
      <w:r w:rsidRPr="00EC6989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34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34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34984B" w14:textId="77777777" w:rsidR="00860950" w:rsidRPr="00370B0C" w:rsidRDefault="00860950" w:rsidP="00860950">
      <w:pPr>
        <w:autoSpaceDE w:val="0"/>
        <w:autoSpaceDN w:val="0"/>
        <w:adjustRightInd w:val="0"/>
        <w:ind w:left="720"/>
        <w:rPr>
          <w:rStyle w:val="NoneA"/>
          <w:lang w:val="en-CA"/>
        </w:rPr>
      </w:pPr>
      <w:r>
        <w:rPr>
          <w:i/>
          <w:iCs/>
          <w:lang w:val="en-CA"/>
        </w:rPr>
        <w:t>+</w:t>
      </w:r>
      <w:r w:rsidR="00485BDF"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  <w:r>
        <w:rPr>
          <w:lang w:val="en-CA"/>
        </w:rPr>
        <w:t>; Web of Science Highly Cited Paper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EC6989">
        <w:rPr>
          <w:lang w:val="en-CA"/>
        </w:rPr>
        <w:t xml:space="preserve">Varnum, M. E. W. &amp; </w:t>
      </w:r>
      <w:r w:rsidRPr="00EC6989">
        <w:rPr>
          <w:b/>
          <w:lang w:val="en-CA"/>
        </w:rPr>
        <w:t>Grossmann, I</w:t>
      </w:r>
      <w:r w:rsidRPr="00EC6989">
        <w:rPr>
          <w:lang w:val="en-CA"/>
        </w:rPr>
        <w:t xml:space="preserve">. (2017). </w:t>
      </w:r>
      <w:bookmarkStart w:id="35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35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0E395D77" w:rsidR="00485BDF" w:rsidRPr="00661504" w:rsidRDefault="00860950" w:rsidP="00860950">
      <w:pPr>
        <w:autoSpaceDE w:val="0"/>
        <w:autoSpaceDN w:val="0"/>
        <w:adjustRightInd w:val="0"/>
        <w:ind w:left="720" w:hanging="14"/>
        <w:rPr>
          <w:i/>
          <w:iCs/>
          <w:lang w:val="en-CA"/>
        </w:rPr>
      </w:pPr>
      <w:r>
        <w:rPr>
          <w:i/>
          <w:iCs/>
          <w:lang w:val="en-CA"/>
        </w:rPr>
        <w:t>+</w:t>
      </w:r>
      <w:r w:rsidR="00485BDF"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lang w:val="en-CA"/>
        </w:rPr>
        <w:t>Varnum, M. E. W. &amp;</w:t>
      </w:r>
      <w:r w:rsidRPr="00EC6989">
        <w:rPr>
          <w:b/>
          <w:lang w:val="en-CA"/>
        </w:rPr>
        <w:t xml:space="preserve"> Grossmann, I.</w:t>
      </w:r>
      <w:r w:rsidRPr="00EC6989">
        <w:rPr>
          <w:lang w:val="en-CA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6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6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bookmarkEnd w:id="9"/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u w:val="single"/>
          <w:lang w:val="en-CA"/>
        </w:rPr>
        <w:t>Kung, F.</w:t>
      </w:r>
      <w:r w:rsidRPr="00551B73">
        <w:rPr>
          <w:lang w:val="en-CA"/>
        </w:rPr>
        <w:t>, Eibach, R., &amp;</w:t>
      </w:r>
      <w:r w:rsidRPr="00551B73">
        <w:rPr>
          <w:b/>
          <w:lang w:val="en-CA"/>
        </w:rPr>
        <w:t xml:space="preserve"> Grossmann, I.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7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7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lastRenderedPageBreak/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6AEABAC7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6AC03629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57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Karasawa, M., Kan, C. &amp; Kitayama, S. (</w:t>
      </w:r>
      <w:r w:rsidR="00261041" w:rsidRPr="00AD6D2E">
        <w:rPr>
          <w:lang w:val="sv-SE"/>
        </w:rPr>
        <w:t>2014</w:t>
      </w:r>
      <w:r w:rsidRPr="00AD6D2E">
        <w:rPr>
          <w:lang w:val="sv-S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b/>
          <w:lang w:val="en-CA"/>
        </w:rPr>
        <w:t xml:space="preserve">Grossmann, I. </w:t>
      </w:r>
      <w:r w:rsidRPr="00EC6989">
        <w:rPr>
          <w:lang w:val="en-CA"/>
        </w:rPr>
        <w:t>&amp; Varnum, M. E. W. (201</w:t>
      </w:r>
      <w:r w:rsidR="00201ACA" w:rsidRPr="00EC6989">
        <w:rPr>
          <w:lang w:val="en-CA"/>
        </w:rPr>
        <w:t>1</w:t>
      </w:r>
      <w:r w:rsidRPr="00EC6989">
        <w:rPr>
          <w:lang w:val="en-CA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10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E.</w:t>
      </w:r>
      <w:r w:rsidR="00B25A9A" w:rsidRPr="00AD6D2E">
        <w:rPr>
          <w:lang w:val="sv-SE"/>
        </w:rPr>
        <w:t>W.</w:t>
      </w:r>
      <w:r w:rsidRPr="00AD6D2E">
        <w:rPr>
          <w:lang w:val="sv-SE"/>
        </w:rPr>
        <w:t xml:space="preserve">, Park, D. C., Kitayama, S., &amp; Nisbett, R. E. (2010). </w:t>
      </w:r>
      <w:r w:rsidRPr="00661504">
        <w:rPr>
          <w:lang w:val="en-CA"/>
        </w:rPr>
        <w:t xml:space="preserve">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lang w:val="en-CA"/>
        </w:rPr>
        <w:t xml:space="preserve">Varnum, M.E.W., </w:t>
      </w:r>
      <w:r w:rsidRPr="00EC6989">
        <w:rPr>
          <w:b/>
          <w:lang w:val="en-CA"/>
        </w:rPr>
        <w:t>Grossmann, I.</w:t>
      </w:r>
      <w:r w:rsidRPr="00EC6989">
        <w:rPr>
          <w:lang w:val="en-CA"/>
        </w:rPr>
        <w:t>, Kitayama, S., &amp; Nisbett, R.E. (2010).</w:t>
      </w:r>
      <w:r w:rsidR="00735399" w:rsidRPr="00EC6989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11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bookmarkStart w:id="38" w:name="_Hlk178591790"/>
      <w:bookmarkEnd w:id="16"/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9" w:name="_Hlk61029790"/>
    </w:p>
    <w:p w14:paraId="13754C69" w14:textId="484A5CC1" w:rsidR="009E4939" w:rsidRPr="009E4939" w:rsidRDefault="009E4939" w:rsidP="00E85A01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40" w:name="_Hlk178591407"/>
      <w:r>
        <w:rPr>
          <w:bCs/>
          <w:lang w:val="en-CA"/>
        </w:rPr>
        <w:t>Grossmann</w:t>
      </w:r>
      <w:r w:rsidRPr="009E4939">
        <w:rPr>
          <w:bCs/>
          <w:lang w:val="en-CA"/>
        </w:rPr>
        <w:t xml:space="preserve">, </w:t>
      </w:r>
      <w:r>
        <w:rPr>
          <w:bCs/>
          <w:lang w:val="en-CA"/>
        </w:rPr>
        <w:t>I</w:t>
      </w:r>
      <w:r w:rsidRPr="009E4939">
        <w:rPr>
          <w:bCs/>
          <w:lang w:val="en-CA"/>
        </w:rPr>
        <w:t>. (</w:t>
      </w:r>
      <w:r w:rsidR="00EA6F79">
        <w:rPr>
          <w:bCs/>
          <w:lang w:val="en-CA"/>
        </w:rPr>
        <w:t>2024</w:t>
      </w:r>
      <w:r w:rsidRPr="009E4939">
        <w:rPr>
          <w:bCs/>
          <w:lang w:val="en-CA"/>
        </w:rPr>
        <w:t xml:space="preserve">). </w:t>
      </w:r>
      <w:r w:rsidR="00004F96" w:rsidRPr="00004F96">
        <w:rPr>
          <w:bCs/>
          <w:lang w:val="en-US"/>
        </w:rPr>
        <w:t xml:space="preserve">Wisdom. In M. C. Frank &amp; A. Majid (Eds.), </w:t>
      </w:r>
      <w:r w:rsidR="00004F96" w:rsidRPr="00004F96">
        <w:rPr>
          <w:bCs/>
          <w:i/>
          <w:iCs/>
          <w:lang w:val="en-US"/>
        </w:rPr>
        <w:t>Open Encyclopedia of Cognitive Science</w:t>
      </w:r>
      <w:r w:rsidR="00004F96" w:rsidRPr="00004F96">
        <w:rPr>
          <w:bCs/>
          <w:lang w:val="en-US"/>
        </w:rPr>
        <w:t xml:space="preserve">. MIT Press. </w:t>
      </w:r>
      <w:hyperlink r:id="rId58" w:history="1">
        <w:r w:rsidR="00004F96" w:rsidRPr="00004F96">
          <w:rPr>
            <w:rStyle w:val="Hyperlink"/>
            <w:bCs/>
            <w:lang w:val="en-US"/>
          </w:rPr>
          <w:t>https://doi.org/10.21428/e2759450.b492816e</w:t>
        </w:r>
      </w:hyperlink>
    </w:p>
    <w:p w14:paraId="450477F2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078CE77" w14:textId="1601256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41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41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fldChar w:fldCharType="begin" w:fldLock="1"/>
      </w:r>
      <w:r w:rsidRPr="00DD1823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DD1823">
        <w:rPr>
          <w:u w:val="single"/>
          <w:lang w:val="en-CA"/>
        </w:rPr>
        <w:t>Kara-Yakoubian, M.</w:t>
      </w:r>
      <w:r w:rsidRPr="00DD1823">
        <w:rPr>
          <w:lang w:val="en-CA"/>
        </w:rPr>
        <w:t xml:space="preserve">, </w:t>
      </w:r>
      <w:r w:rsidRPr="00DD1823">
        <w:rPr>
          <w:u w:val="single"/>
          <w:lang w:val="en-CA"/>
        </w:rPr>
        <w:t>Rotella, A.</w:t>
      </w:r>
      <w:r w:rsidRPr="00DD1823">
        <w:rPr>
          <w:lang w:val="en-CA"/>
        </w:rPr>
        <w:t xml:space="preserve">, </w:t>
      </w:r>
      <w:r w:rsidRPr="00DD1823">
        <w:rPr>
          <w:u w:val="single"/>
          <w:lang w:val="en-CA"/>
        </w:rPr>
        <w:t>Dorfman, A.</w:t>
      </w:r>
      <w:r w:rsidRPr="00DD1823">
        <w:rPr>
          <w:lang w:val="en-CA"/>
        </w:rPr>
        <w:t xml:space="preserve">, </w:t>
      </w:r>
      <w:r w:rsidR="00123EFC" w:rsidRPr="00DD1823">
        <w:rPr>
          <w:lang w:val="en-CA"/>
        </w:rPr>
        <w:t>&amp;</w:t>
      </w:r>
      <w:r w:rsidRPr="00DD1823">
        <w:rPr>
          <w:lang w:val="en-CA"/>
        </w:rPr>
        <w:t xml:space="preserve"> </w:t>
      </w:r>
      <w:r w:rsidRPr="00DD1823">
        <w:rPr>
          <w:b/>
          <w:bCs/>
          <w:lang w:val="en-CA"/>
        </w:rPr>
        <w:t>Grossmann, I.</w:t>
      </w:r>
      <w:r w:rsidRPr="00DD1823">
        <w:rPr>
          <w:lang w:val="en-CA"/>
        </w:rPr>
        <w:t xml:space="preserve"> (2021). </w:t>
      </w:r>
      <w:r w:rsidRPr="00661504">
        <w:rPr>
          <w:lang w:val="en-CA"/>
        </w:rPr>
        <w:t xml:space="preserve">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42" w:name="_Hlk61029797"/>
      <w:bookmarkEnd w:id="39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42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8"/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b/>
          <w:lang w:val="en-CA"/>
        </w:rPr>
        <w:t xml:space="preserve">Grossmann, I. </w:t>
      </w:r>
      <w:r w:rsidRPr="00551B73">
        <w:rPr>
          <w:lang w:val="en-CA"/>
        </w:rPr>
        <w:t xml:space="preserve">&amp; </w:t>
      </w:r>
      <w:r w:rsidRPr="00551B73">
        <w:rPr>
          <w:u w:val="single"/>
          <w:lang w:val="en-CA"/>
        </w:rPr>
        <w:t>Santos, H. C</w:t>
      </w:r>
      <w:r w:rsidRPr="00551B73">
        <w:rPr>
          <w:lang w:val="en-CA"/>
        </w:rPr>
        <w:t>.</w:t>
      </w:r>
      <w:r w:rsidRPr="00551B73">
        <w:rPr>
          <w:b/>
          <w:lang w:val="en-CA"/>
        </w:rPr>
        <w:t xml:space="preserve">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59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bookmarkEnd w:id="40"/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43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44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45" w:name="_Hlk46853166"/>
      <w:bookmarkEnd w:id="43"/>
      <w:bookmarkEnd w:id="44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60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55C2D95" w14:textId="02E967E2" w:rsidR="00A21721" w:rsidRPr="00661504" w:rsidRDefault="00A21721" w:rsidP="00A2172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46" w:name="_Hlk185433122"/>
      <w:bookmarkStart w:id="47" w:name="_Hlk61029744"/>
      <w:bookmarkStart w:id="48" w:name="_Hlk178591436"/>
      <w:r w:rsidRPr="00A21721">
        <w:rPr>
          <w:bCs/>
          <w:u w:val="single"/>
          <w:lang w:val="en-CA"/>
        </w:rPr>
        <w:t>Rudnev, M</w:t>
      </w:r>
      <w:r w:rsidRPr="00A21721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E47789">
        <w:rPr>
          <w:b/>
          <w:lang w:val="en-CA"/>
        </w:rPr>
        <w:t>Grossmann, I</w:t>
      </w:r>
      <w:r w:rsidRPr="00E47789">
        <w:rPr>
          <w:lang w:val="en-CA"/>
        </w:rPr>
        <w:t>. (202</w:t>
      </w:r>
      <w:r>
        <w:rPr>
          <w:lang w:val="en-CA"/>
        </w:rPr>
        <w:t>4</w:t>
      </w:r>
      <w:r w:rsidRPr="00E47789">
        <w:rPr>
          <w:lang w:val="en-CA"/>
        </w:rPr>
        <w:t xml:space="preserve">, </w:t>
      </w:r>
      <w:r>
        <w:rPr>
          <w:lang w:val="en-CA"/>
        </w:rPr>
        <w:t>October</w:t>
      </w:r>
      <w:r w:rsidRPr="00E47789">
        <w:rPr>
          <w:lang w:val="en-CA"/>
        </w:rPr>
        <w:t xml:space="preserve">). </w:t>
      </w:r>
      <w:hyperlink r:id="rId61" w:history="1">
        <w:r w:rsidRPr="00EC6989">
          <w:rPr>
            <w:rStyle w:val="Hyperlink"/>
            <w:lang w:val="en-CA"/>
          </w:rPr>
          <w:t>Wisdom is a virtue, but how do we judge if someone has it?</w:t>
        </w:r>
      </w:hyperlink>
      <w:r w:rsidRPr="00661504">
        <w:rPr>
          <w:lang w:val="en-CA"/>
        </w:rPr>
        <w:t xml:space="preserve"> </w:t>
      </w:r>
      <w:r>
        <w:rPr>
          <w:i/>
          <w:lang w:val="en-CA"/>
        </w:rPr>
        <w:t>Psych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68A3AE4" w14:textId="77777777" w:rsidR="00A21721" w:rsidRDefault="00A21721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E1A923A" w14:textId="1C4D8F96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 (2023, </w:t>
      </w:r>
      <w:r>
        <w:rPr>
          <w:lang w:val="en-CA"/>
        </w:rPr>
        <w:t>July</w:t>
      </w:r>
      <w:r w:rsidRPr="00E47789">
        <w:rPr>
          <w:lang w:val="en-CA"/>
        </w:rPr>
        <w:t xml:space="preserve">). </w:t>
      </w:r>
      <w:hyperlink r:id="rId62" w:history="1">
        <w:r w:rsidRPr="00EC6989">
          <w:rPr>
            <w:rStyle w:val="Hyperlink"/>
            <w:lang w:val="en-CA"/>
          </w:rPr>
          <w:t>Beyond the hype: How AI could change the game for social science research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73AF7A1B" w14:textId="77777777" w:rsidR="00E47789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94C36EF" w14:textId="1C689882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, Hutcherson, C. &amp; Varnum, M. E. W. (2023, March). </w:t>
      </w:r>
      <w:hyperlink r:id="rId63" w:history="1">
        <w:r w:rsidRPr="00EC6989">
          <w:rPr>
            <w:rStyle w:val="Hyperlink"/>
            <w:lang w:val="en-CA"/>
          </w:rPr>
          <w:t>The limits of expert judgment: Lessons from social science forecasting during the pandemic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bookmarkEnd w:id="46"/>
    <w:p w14:paraId="02E38F8E" w14:textId="77777777" w:rsidR="00E47789" w:rsidRDefault="00E47789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6C70057" w14:textId="7BE45D7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64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65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66" w:history="1">
        <w:r w:rsidRPr="00661504">
          <w:rPr>
            <w:rStyle w:val="Hyperlink"/>
            <w:lang w:val="en-CA"/>
          </w:rPr>
          <w:t xml:space="preserve">Everyone was wrong on the </w:t>
        </w:r>
        <w:r w:rsidRPr="00661504">
          <w:rPr>
            <w:rStyle w:val="Hyperlink"/>
            <w:lang w:val="en-CA"/>
          </w:rPr>
          <w:lastRenderedPageBreak/>
          <w:t>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67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68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49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49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69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bookmarkEnd w:id="47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70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71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0CFA1285" w14:textId="76C1522F" w:rsidR="00CE5787" w:rsidRPr="009F656A" w:rsidRDefault="00CE5787">
      <w:pPr>
        <w:rPr>
          <w:rFonts w:eastAsia="SimSun"/>
          <w:b/>
          <w:color w:val="000000"/>
          <w:kern w:val="1"/>
          <w:lang w:val="en-CA" w:eastAsia="ar-SA"/>
        </w:rPr>
      </w:pPr>
      <w:bookmarkStart w:id="50" w:name="_Hlk160967959"/>
      <w:bookmarkStart w:id="51" w:name="_Hlk178591733"/>
      <w:bookmarkEnd w:id="48"/>
    </w:p>
    <w:p w14:paraId="60BCA9F4" w14:textId="3E7C8CB2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4536CA">
        <w:rPr>
          <w:rFonts w:ascii="Times New Roman" w:hAnsi="Times New Roman" w:cs="Times New Roman"/>
          <w:b/>
          <w:color w:val="000000"/>
          <w:sz w:val="24"/>
          <w:szCs w:val="24"/>
        </w:rPr>
        <w:t>9</w:t>
      </w:r>
      <w:r w:rsidR="004A1DAD">
        <w:rPr>
          <w:rFonts w:ascii="Times New Roman" w:hAnsi="Times New Roman" w:cs="Times New Roman"/>
          <w:b/>
          <w:color w:val="000000"/>
          <w:sz w:val="24"/>
          <w:szCs w:val="24"/>
        </w:rPr>
        <w:t>5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559DA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51C008F9" w:rsidR="00AC1334" w:rsidRPr="00661504" w:rsidRDefault="006165B3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5</w:t>
            </w:r>
          </w:p>
        </w:tc>
        <w:tc>
          <w:tcPr>
            <w:tcW w:w="9167" w:type="dxa"/>
          </w:tcPr>
          <w:p w14:paraId="4AC084B1" w14:textId="3712265D" w:rsidR="00AC1334" w:rsidRPr="00661504" w:rsidRDefault="006165B3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165B3">
              <w:rPr>
                <w:lang w:val="en-CA"/>
              </w:rPr>
              <w:t>Max Planck Institute for the Study of Crime, Security and Law</w:t>
            </w:r>
            <w:r w:rsidR="00344A89">
              <w:rPr>
                <w:lang w:val="en-CA"/>
              </w:rPr>
              <w:t xml:space="preserve"> Colloquium</w:t>
            </w:r>
          </w:p>
        </w:tc>
      </w:tr>
      <w:bookmarkEnd w:id="45"/>
      <w:bookmarkEnd w:id="50"/>
      <w:bookmarkEnd w:id="51"/>
      <w:tr w:rsidR="004A1DAD" w:rsidRPr="006559DA" w14:paraId="50F3D19F" w14:textId="77777777" w:rsidTr="00253C51">
        <w:tc>
          <w:tcPr>
            <w:tcW w:w="1003" w:type="dxa"/>
          </w:tcPr>
          <w:p w14:paraId="527DFF6C" w14:textId="369DC6CE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5</w:t>
            </w:r>
          </w:p>
        </w:tc>
        <w:tc>
          <w:tcPr>
            <w:tcW w:w="9167" w:type="dxa"/>
          </w:tcPr>
          <w:p w14:paraId="46BCB836" w14:textId="277BACF4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ax Planck Institute for Human Development, Adaptive Rationality Centre Colloquium</w:t>
            </w:r>
          </w:p>
        </w:tc>
      </w:tr>
      <w:tr w:rsidR="004A1DAD" w:rsidRPr="00EC6989" w14:paraId="2912D362" w14:textId="77777777" w:rsidTr="00253C51">
        <w:tc>
          <w:tcPr>
            <w:tcW w:w="1003" w:type="dxa"/>
          </w:tcPr>
          <w:p w14:paraId="0F077885" w14:textId="1874253B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5</w:t>
            </w:r>
          </w:p>
        </w:tc>
        <w:tc>
          <w:tcPr>
            <w:tcW w:w="9167" w:type="dxa"/>
          </w:tcPr>
          <w:p w14:paraId="2CA74BC7" w14:textId="6BE9D992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Columbia University, Morris Lab</w:t>
            </w:r>
          </w:p>
        </w:tc>
      </w:tr>
      <w:tr w:rsidR="004A1DAD" w:rsidRPr="006559DA" w14:paraId="3902F10D" w14:textId="77777777" w:rsidTr="00253C51">
        <w:tc>
          <w:tcPr>
            <w:tcW w:w="1003" w:type="dxa"/>
          </w:tcPr>
          <w:p w14:paraId="46CA9894" w14:textId="59AB0A00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5</w:t>
            </w:r>
          </w:p>
        </w:tc>
        <w:tc>
          <w:tcPr>
            <w:tcW w:w="9167" w:type="dxa"/>
          </w:tcPr>
          <w:p w14:paraId="654C3E67" w14:textId="3DF4263B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Pennsylvania, Forecasting Research Institute Colloquium</w:t>
            </w:r>
          </w:p>
        </w:tc>
      </w:tr>
      <w:tr w:rsidR="004A1DAD" w:rsidRPr="006559DA" w14:paraId="50BC8C9B" w14:textId="77777777" w:rsidTr="00253C51">
        <w:tc>
          <w:tcPr>
            <w:tcW w:w="1003" w:type="dxa"/>
          </w:tcPr>
          <w:p w14:paraId="1356F4F8" w14:textId="2829DC44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5</w:t>
            </w:r>
          </w:p>
        </w:tc>
        <w:tc>
          <w:tcPr>
            <w:tcW w:w="9167" w:type="dxa"/>
          </w:tcPr>
          <w:p w14:paraId="0A00835F" w14:textId="073CCA40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Oxford University, Department of Experimental Psychology Colloquium</w:t>
            </w:r>
          </w:p>
        </w:tc>
      </w:tr>
      <w:tr w:rsidR="004A1DAD" w:rsidRPr="006559DA" w14:paraId="73BFC610" w14:textId="77777777" w:rsidTr="00253C51">
        <w:tc>
          <w:tcPr>
            <w:tcW w:w="1003" w:type="dxa"/>
          </w:tcPr>
          <w:p w14:paraId="5160E8E2" w14:textId="0BFCB6E6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5</w:t>
            </w:r>
          </w:p>
        </w:tc>
        <w:tc>
          <w:tcPr>
            <w:tcW w:w="9167" w:type="dxa"/>
          </w:tcPr>
          <w:p w14:paraId="0DD306FD" w14:textId="16475888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Cornell University, </w:t>
            </w:r>
            <w:r w:rsidRPr="004536CA">
              <w:rPr>
                <w:lang w:val="en-CA"/>
              </w:rPr>
              <w:t>Behavioral Economics and Decision Research Workshop</w:t>
            </w:r>
          </w:p>
        </w:tc>
      </w:tr>
      <w:tr w:rsidR="004A1DAD" w:rsidRPr="006559DA" w14:paraId="32A31F0E" w14:textId="77777777" w:rsidTr="00253C51">
        <w:tc>
          <w:tcPr>
            <w:tcW w:w="1003" w:type="dxa"/>
          </w:tcPr>
          <w:p w14:paraId="1DE6D75C" w14:textId="113A9444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3/2025</w:t>
            </w:r>
          </w:p>
        </w:tc>
        <w:tc>
          <w:tcPr>
            <w:tcW w:w="9167" w:type="dxa"/>
          </w:tcPr>
          <w:p w14:paraId="3BE09AE5" w14:textId="55F1E390" w:rsidR="004A1DAD" w:rsidRPr="00F80C00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Johannesburg, African Centre for Epistemology and Philosophy of Science Talk</w:t>
            </w:r>
          </w:p>
        </w:tc>
      </w:tr>
      <w:tr w:rsidR="004A1DAD" w:rsidRPr="006559DA" w14:paraId="390B6344" w14:textId="77777777" w:rsidTr="00253C51">
        <w:tc>
          <w:tcPr>
            <w:tcW w:w="1003" w:type="dxa"/>
          </w:tcPr>
          <w:p w14:paraId="3829265C" w14:textId="7DD44E99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3/2025</w:t>
            </w:r>
          </w:p>
        </w:tc>
        <w:tc>
          <w:tcPr>
            <w:tcW w:w="9167" w:type="dxa"/>
          </w:tcPr>
          <w:p w14:paraId="1DB1620E" w14:textId="3E305B81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80C00">
              <w:rPr>
                <w:lang w:val="en-CA"/>
              </w:rPr>
              <w:t>Decision Experience and Behavior (DEB) Seminar</w:t>
            </w:r>
            <w:r>
              <w:rPr>
                <w:lang w:val="en-CA"/>
              </w:rPr>
              <w:t>, Technion &amp; University of Haifa, Israel</w:t>
            </w:r>
          </w:p>
        </w:tc>
      </w:tr>
      <w:tr w:rsidR="004A1DAD" w:rsidRPr="006559DA" w14:paraId="74F1C4BC" w14:textId="77777777" w:rsidTr="00253C51">
        <w:tc>
          <w:tcPr>
            <w:tcW w:w="1003" w:type="dxa"/>
          </w:tcPr>
          <w:p w14:paraId="19EC7DC5" w14:textId="528ED366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5</w:t>
            </w:r>
          </w:p>
        </w:tc>
        <w:tc>
          <w:tcPr>
            <w:tcW w:w="9167" w:type="dxa"/>
          </w:tcPr>
          <w:p w14:paraId="20A1A98A" w14:textId="39C2F3EA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California, Los Angeles, Departmental Colloquium</w:t>
            </w:r>
          </w:p>
        </w:tc>
      </w:tr>
      <w:tr w:rsidR="004A1DAD" w:rsidRPr="006559DA" w14:paraId="043A627F" w14:textId="77777777" w:rsidTr="00253C51">
        <w:tc>
          <w:tcPr>
            <w:tcW w:w="1003" w:type="dxa"/>
          </w:tcPr>
          <w:p w14:paraId="4729C0FF" w14:textId="2EAF3257" w:rsidR="004A1DAD" w:rsidRPr="00D93BC8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1/2025</w:t>
            </w:r>
          </w:p>
        </w:tc>
        <w:tc>
          <w:tcPr>
            <w:tcW w:w="9167" w:type="dxa"/>
          </w:tcPr>
          <w:p w14:paraId="27DDD4D3" w14:textId="140FE596" w:rsidR="004A1DAD" w:rsidRPr="00255B73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Stellenbosch Institute for Advanced Study, Stellenbosch, South Africa</w:t>
            </w:r>
          </w:p>
        </w:tc>
      </w:tr>
      <w:tr w:rsidR="004A1DAD" w:rsidRPr="006559DA" w14:paraId="64628CC1" w14:textId="77777777" w:rsidTr="00253C51">
        <w:tc>
          <w:tcPr>
            <w:tcW w:w="1003" w:type="dxa"/>
          </w:tcPr>
          <w:p w14:paraId="31AEE39F" w14:textId="7797DF32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bookmarkStart w:id="52" w:name="_Hlk185431531"/>
            <w:r>
              <w:rPr>
                <w:bCs/>
                <w:lang w:val="en-US"/>
              </w:rPr>
              <w:t>10/2024</w:t>
            </w:r>
          </w:p>
        </w:tc>
        <w:tc>
          <w:tcPr>
            <w:tcW w:w="9167" w:type="dxa"/>
          </w:tcPr>
          <w:p w14:paraId="1D5F1984" w14:textId="721D1752" w:rsidR="004A1DAD" w:rsidRPr="00255B73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255B73">
              <w:rPr>
                <w:lang w:val="en-CA"/>
              </w:rPr>
              <w:t>Iscte – Instituto Universitário de Lisboa, SocioDigital Lab for Public Policy</w:t>
            </w:r>
          </w:p>
        </w:tc>
      </w:tr>
      <w:tr w:rsidR="004A1DAD" w:rsidRPr="006559DA" w14:paraId="1E5DEF01" w14:textId="77777777" w:rsidTr="00253C51">
        <w:tc>
          <w:tcPr>
            <w:tcW w:w="1003" w:type="dxa"/>
          </w:tcPr>
          <w:p w14:paraId="24CE8578" w14:textId="15A51676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9/2024</w:t>
            </w:r>
          </w:p>
        </w:tc>
        <w:tc>
          <w:tcPr>
            <w:tcW w:w="9167" w:type="dxa"/>
          </w:tcPr>
          <w:p w14:paraId="21E30C5C" w14:textId="37CB0D9C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Princeton University, Cognitive Science Colloquium</w:t>
            </w:r>
          </w:p>
        </w:tc>
      </w:tr>
      <w:tr w:rsidR="004A1DAD" w:rsidRPr="006559DA" w14:paraId="1A5F8A1A" w14:textId="77777777" w:rsidTr="00253C51">
        <w:tc>
          <w:tcPr>
            <w:tcW w:w="1003" w:type="dxa"/>
          </w:tcPr>
          <w:p w14:paraId="08886A0D" w14:textId="2F89FF69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4</w:t>
            </w:r>
          </w:p>
        </w:tc>
        <w:tc>
          <w:tcPr>
            <w:tcW w:w="9167" w:type="dxa"/>
          </w:tcPr>
          <w:p w14:paraId="7459214D" w14:textId="4EAD4EAB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LA (</w:t>
            </w:r>
            <w:r w:rsidRPr="00C665C0">
              <w:rPr>
                <w:lang w:val="en-CA"/>
              </w:rPr>
              <w:t>Quebec Institute for Learning Algorithms</w:t>
            </w:r>
            <w:r>
              <w:rPr>
                <w:lang w:val="en-CA"/>
              </w:rPr>
              <w:t xml:space="preserve">), </w:t>
            </w:r>
            <w:r w:rsidRPr="00C665C0">
              <w:rPr>
                <w:lang w:val="en-CA"/>
              </w:rPr>
              <w:t xml:space="preserve">EQuity &amp; EQuality Using AI and Learning </w:t>
            </w:r>
            <w:r>
              <w:rPr>
                <w:lang w:val="en-CA"/>
              </w:rPr>
              <w:t xml:space="preserve">(EQUAL) </w:t>
            </w:r>
            <w:r w:rsidRPr="00C665C0">
              <w:rPr>
                <w:lang w:val="en-CA"/>
              </w:rPr>
              <w:t>algorithms</w:t>
            </w:r>
            <w:r>
              <w:rPr>
                <w:lang w:val="en-CA"/>
              </w:rPr>
              <w:t xml:space="preserve"> Lab</w:t>
            </w:r>
          </w:p>
        </w:tc>
      </w:tr>
      <w:tr w:rsidR="004A1DAD" w:rsidRPr="006559DA" w14:paraId="28D23034" w14:textId="77777777" w:rsidTr="00253C51">
        <w:tc>
          <w:tcPr>
            <w:tcW w:w="1003" w:type="dxa"/>
          </w:tcPr>
          <w:p w14:paraId="67C32B1E" w14:textId="1AD110A3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4</w:t>
            </w:r>
          </w:p>
        </w:tc>
        <w:tc>
          <w:tcPr>
            <w:tcW w:w="9167" w:type="dxa"/>
          </w:tcPr>
          <w:p w14:paraId="455A0081" w14:textId="5C9F7FFB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Brain and Cognitive Sciences, Social &amp; Developmental Cognitive Neuroscience </w:t>
            </w:r>
            <w:r w:rsidRPr="00A57A57">
              <w:rPr>
                <w:lang w:val="en-CA"/>
              </w:rPr>
              <w:t>Laboratory</w:t>
            </w:r>
          </w:p>
        </w:tc>
      </w:tr>
      <w:tr w:rsidR="004A1DAD" w:rsidRPr="006559DA" w14:paraId="272CB959" w14:textId="77777777" w:rsidTr="00253C51">
        <w:tc>
          <w:tcPr>
            <w:tcW w:w="1003" w:type="dxa"/>
          </w:tcPr>
          <w:p w14:paraId="1E5A10F8" w14:textId="37A1A4F9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Social Psychology Colloquium</w:t>
            </w:r>
          </w:p>
        </w:tc>
      </w:tr>
      <w:tr w:rsidR="004A1DAD" w:rsidRPr="006559DA" w14:paraId="1D2773CF" w14:textId="77777777" w:rsidTr="00253C51">
        <w:tc>
          <w:tcPr>
            <w:tcW w:w="1003" w:type="dxa"/>
          </w:tcPr>
          <w:p w14:paraId="4D59BF65" w14:textId="51EFB43F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Connecticut, Department of Psychology Colloquium</w:t>
            </w:r>
          </w:p>
        </w:tc>
      </w:tr>
      <w:tr w:rsidR="004A1DAD" w:rsidRPr="006559DA" w14:paraId="4E1F2E38" w14:textId="77777777" w:rsidTr="00253C51">
        <w:tc>
          <w:tcPr>
            <w:tcW w:w="1003" w:type="dxa"/>
          </w:tcPr>
          <w:p w14:paraId="7F2C7BC8" w14:textId="5C2F12CF" w:rsidR="004A1DAD" w:rsidRPr="00DD095B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4A1DAD" w:rsidRPr="006559DA" w14:paraId="031EC731" w14:textId="77777777" w:rsidTr="00253C51">
        <w:tc>
          <w:tcPr>
            <w:tcW w:w="1003" w:type="dxa"/>
          </w:tcPr>
          <w:p w14:paraId="703E099D" w14:textId="6E65D416" w:rsidR="004A1DAD" w:rsidRPr="00C52F11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Washington University at St Louis, Department of Psychology Colloquium </w:t>
            </w:r>
          </w:p>
        </w:tc>
      </w:tr>
      <w:tr w:rsidR="004A1DAD" w:rsidRPr="006559DA" w14:paraId="6D431F21" w14:textId="77777777" w:rsidTr="00253C51">
        <w:tc>
          <w:tcPr>
            <w:tcW w:w="1003" w:type="dxa"/>
          </w:tcPr>
          <w:p w14:paraId="16ACF603" w14:textId="15B51EB8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FutureTech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4A1DAD" w:rsidRPr="006559DA" w14:paraId="175EFCE5" w14:textId="77777777" w:rsidTr="00253C51">
        <w:tc>
          <w:tcPr>
            <w:tcW w:w="1003" w:type="dxa"/>
          </w:tcPr>
          <w:p w14:paraId="601A4FC5" w14:textId="582CE20B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tr w:rsidR="004A1DAD" w:rsidRPr="006559DA" w14:paraId="59CB004A" w14:textId="77777777" w:rsidTr="00253C51">
        <w:tc>
          <w:tcPr>
            <w:tcW w:w="1003" w:type="dxa"/>
          </w:tcPr>
          <w:p w14:paraId="3A333279" w14:textId="5D4AC5B7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4A1DAD" w:rsidRPr="008E53E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4A1DAD" w:rsidRPr="006559DA" w14:paraId="4E154D7D" w14:textId="77777777" w:rsidTr="00253C51">
        <w:tc>
          <w:tcPr>
            <w:tcW w:w="1003" w:type="dxa"/>
          </w:tcPr>
          <w:p w14:paraId="26C71196" w14:textId="081AA5C1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tr w:rsidR="004A1DAD" w:rsidRPr="006559DA" w14:paraId="66FB6AEE" w14:textId="77777777" w:rsidTr="00253C51">
        <w:tc>
          <w:tcPr>
            <w:tcW w:w="1003" w:type="dxa"/>
          </w:tcPr>
          <w:p w14:paraId="011B220E" w14:textId="424612F6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4A1DAD" w:rsidRPr="006559DA" w14:paraId="57E8255D" w14:textId="77777777" w:rsidTr="00253C51">
        <w:tc>
          <w:tcPr>
            <w:tcW w:w="1003" w:type="dxa"/>
          </w:tcPr>
          <w:p w14:paraId="6BDD16FC" w14:textId="20492E3C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3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lang w:val="en-CA"/>
              </w:rPr>
              <w:lastRenderedPageBreak/>
              <w:t>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53"/>
      <w:tr w:rsidR="004A1DAD" w:rsidRPr="006559DA" w14:paraId="20212D78" w14:textId="77777777" w:rsidTr="00253C51">
        <w:tc>
          <w:tcPr>
            <w:tcW w:w="1003" w:type="dxa"/>
          </w:tcPr>
          <w:p w14:paraId="3A33D7F1" w14:textId="494CD735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09/2023</w:t>
            </w:r>
          </w:p>
        </w:tc>
        <w:tc>
          <w:tcPr>
            <w:tcW w:w="9167" w:type="dxa"/>
          </w:tcPr>
          <w:p w14:paraId="71F005F3" w14:textId="35C45E91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4A1DAD" w:rsidRPr="006559DA" w14:paraId="08AA1C9B" w14:textId="77777777" w:rsidTr="00253C51">
        <w:tc>
          <w:tcPr>
            <w:tcW w:w="1003" w:type="dxa"/>
          </w:tcPr>
          <w:p w14:paraId="68E161F8" w14:textId="3F8AFB9C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4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54"/>
      <w:tr w:rsidR="004A1DAD" w:rsidRPr="006559DA" w14:paraId="5712C3DC" w14:textId="77777777" w:rsidTr="00253C51">
        <w:tc>
          <w:tcPr>
            <w:tcW w:w="1003" w:type="dxa"/>
          </w:tcPr>
          <w:p w14:paraId="64F745D0" w14:textId="714C32CF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4A1DAD" w:rsidRPr="00661504" w14:paraId="6EB4638B" w14:textId="77777777" w:rsidTr="00253C51">
        <w:tc>
          <w:tcPr>
            <w:tcW w:w="1003" w:type="dxa"/>
          </w:tcPr>
          <w:p w14:paraId="5280EE9E" w14:textId="64C28788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4A1DAD" w:rsidRPr="006559DA" w14:paraId="20B81830" w14:textId="77777777" w:rsidTr="00253C51">
        <w:tc>
          <w:tcPr>
            <w:tcW w:w="1003" w:type="dxa"/>
          </w:tcPr>
          <w:p w14:paraId="0429951E" w14:textId="72F18A8A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4A1DAD" w:rsidRPr="00990F7E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4A1DAD" w:rsidRPr="006559DA" w14:paraId="71E621BC" w14:textId="77777777" w:rsidTr="00253C51">
        <w:tc>
          <w:tcPr>
            <w:tcW w:w="1003" w:type="dxa"/>
          </w:tcPr>
          <w:p w14:paraId="0F0ACC49" w14:textId="57493E8B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4A1DAD" w:rsidRPr="006C34EB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4A1DAD" w:rsidRPr="006559DA" w14:paraId="53C2C8E0" w14:textId="77777777" w:rsidTr="00253C51">
        <w:tc>
          <w:tcPr>
            <w:tcW w:w="1003" w:type="dxa"/>
          </w:tcPr>
          <w:p w14:paraId="1EF861F2" w14:textId="4ADD39C3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4A1DAD" w:rsidRPr="006559DA" w14:paraId="38E40C3B" w14:textId="77777777" w:rsidTr="00253C51">
        <w:tc>
          <w:tcPr>
            <w:tcW w:w="1003" w:type="dxa"/>
          </w:tcPr>
          <w:p w14:paraId="3A87C70A" w14:textId="606243BC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4A1DAD" w:rsidRPr="00661504" w14:paraId="42DFDC0A" w14:textId="77777777" w:rsidTr="00253C51">
        <w:tc>
          <w:tcPr>
            <w:tcW w:w="1003" w:type="dxa"/>
          </w:tcPr>
          <w:p w14:paraId="6F5EFAC0" w14:textId="46176E8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4A1DAD" w:rsidRPr="006559DA" w14:paraId="64F3CE47" w14:textId="77777777" w:rsidTr="00253C51">
        <w:tc>
          <w:tcPr>
            <w:tcW w:w="1003" w:type="dxa"/>
          </w:tcPr>
          <w:p w14:paraId="2E5B2392" w14:textId="295D8F5C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4A1DAD" w:rsidRPr="006559DA" w14:paraId="385F1100" w14:textId="77777777" w:rsidTr="00253C51">
        <w:tc>
          <w:tcPr>
            <w:tcW w:w="1003" w:type="dxa"/>
          </w:tcPr>
          <w:p w14:paraId="5930CB69" w14:textId="5FFCA27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4A1DAD" w:rsidRPr="006559DA" w14:paraId="169EB99B" w14:textId="77777777" w:rsidTr="00253C51">
        <w:tc>
          <w:tcPr>
            <w:tcW w:w="1003" w:type="dxa"/>
          </w:tcPr>
          <w:p w14:paraId="34D8F22E" w14:textId="42A1BDE2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4A1DAD" w:rsidRPr="006559DA" w14:paraId="17988DEC" w14:textId="77777777" w:rsidTr="00253C51">
        <w:tc>
          <w:tcPr>
            <w:tcW w:w="1003" w:type="dxa"/>
          </w:tcPr>
          <w:p w14:paraId="3F70F791" w14:textId="5497F069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5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55"/>
      <w:tr w:rsidR="004A1DAD" w:rsidRPr="006559DA" w14:paraId="634735B3" w14:textId="77777777" w:rsidTr="00253C51">
        <w:tc>
          <w:tcPr>
            <w:tcW w:w="1003" w:type="dxa"/>
          </w:tcPr>
          <w:p w14:paraId="669198E3" w14:textId="0F6A9AEC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4A1DAD" w:rsidRPr="006559DA" w14:paraId="570B5251" w14:textId="77777777" w:rsidTr="00253C51">
        <w:tc>
          <w:tcPr>
            <w:tcW w:w="1003" w:type="dxa"/>
          </w:tcPr>
          <w:p w14:paraId="0551DDE0" w14:textId="7EB338CB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4A1DAD" w:rsidRPr="006559DA" w14:paraId="0E53A8F5" w14:textId="77777777" w:rsidTr="00253C51">
        <w:tc>
          <w:tcPr>
            <w:tcW w:w="1003" w:type="dxa"/>
          </w:tcPr>
          <w:p w14:paraId="4F372D09" w14:textId="7C44915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4A1DAD" w:rsidRPr="00661504" w14:paraId="251BE1E9" w14:textId="77777777" w:rsidTr="00253C51">
        <w:tc>
          <w:tcPr>
            <w:tcW w:w="1003" w:type="dxa"/>
          </w:tcPr>
          <w:p w14:paraId="67A28657" w14:textId="0C2F86D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4A1DAD" w:rsidRPr="006559DA" w14:paraId="1AAD86B0" w14:textId="77777777" w:rsidTr="00253C51">
        <w:tc>
          <w:tcPr>
            <w:tcW w:w="1003" w:type="dxa"/>
          </w:tcPr>
          <w:p w14:paraId="557A5555" w14:textId="4A25A853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4A1DAD" w:rsidRPr="006559DA" w14:paraId="524A5501" w14:textId="77777777" w:rsidTr="00253C51">
        <w:tc>
          <w:tcPr>
            <w:tcW w:w="1003" w:type="dxa"/>
          </w:tcPr>
          <w:p w14:paraId="203C9D66" w14:textId="75739999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bookmarkEnd w:id="52"/>
      <w:tr w:rsidR="004A1DAD" w:rsidRPr="006559DA" w14:paraId="6732A3BB" w14:textId="77777777" w:rsidTr="00253C51">
        <w:tc>
          <w:tcPr>
            <w:tcW w:w="1003" w:type="dxa"/>
          </w:tcPr>
          <w:p w14:paraId="6DE374EC" w14:textId="16712B1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4A1DAD" w:rsidRPr="006559DA" w14:paraId="6CB2499C" w14:textId="77777777" w:rsidTr="00253C51">
        <w:tc>
          <w:tcPr>
            <w:tcW w:w="1003" w:type="dxa"/>
          </w:tcPr>
          <w:p w14:paraId="5FD451CF" w14:textId="068506E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4A1DAD" w:rsidRPr="006559DA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4A1DAD" w:rsidRPr="006559DA" w14:paraId="20029A81" w14:textId="77777777" w:rsidTr="00253C51">
        <w:tc>
          <w:tcPr>
            <w:tcW w:w="1003" w:type="dxa"/>
          </w:tcPr>
          <w:p w14:paraId="6E694DC3" w14:textId="6B1176F1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4A1DAD" w:rsidRPr="006559DA" w14:paraId="4CC26B54" w14:textId="77777777" w:rsidTr="00253C51">
        <w:tc>
          <w:tcPr>
            <w:tcW w:w="1003" w:type="dxa"/>
          </w:tcPr>
          <w:p w14:paraId="6BC8DCC3" w14:textId="0913D10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4A1DAD" w:rsidRPr="006559DA" w14:paraId="122EFE99" w14:textId="77777777" w:rsidTr="00253C51">
        <w:tc>
          <w:tcPr>
            <w:tcW w:w="1003" w:type="dxa"/>
          </w:tcPr>
          <w:p w14:paraId="61D21697" w14:textId="28699B7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4A1DAD" w:rsidRPr="00661504" w14:paraId="7A6AF769" w14:textId="77777777" w:rsidTr="00253C51">
        <w:tc>
          <w:tcPr>
            <w:tcW w:w="1003" w:type="dxa"/>
          </w:tcPr>
          <w:p w14:paraId="58D2B166" w14:textId="126FB02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6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72" w:history="1">
              <w:r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4A1DAD" w:rsidRPr="006559DA" w14:paraId="0F573EA4" w14:textId="77777777" w:rsidTr="00253C51">
        <w:tc>
          <w:tcPr>
            <w:tcW w:w="1003" w:type="dxa"/>
          </w:tcPr>
          <w:p w14:paraId="130F455A" w14:textId="2260889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4A1DAD" w:rsidRPr="006559DA" w14:paraId="134665D9" w14:textId="77777777" w:rsidTr="00253C51">
        <w:tc>
          <w:tcPr>
            <w:tcW w:w="1003" w:type="dxa"/>
          </w:tcPr>
          <w:p w14:paraId="405887A2" w14:textId="454D3DB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4A1DAD" w:rsidRPr="006559DA" w14:paraId="610F8D6C" w14:textId="77777777" w:rsidTr="00253C51">
        <w:tc>
          <w:tcPr>
            <w:tcW w:w="1003" w:type="dxa"/>
          </w:tcPr>
          <w:p w14:paraId="54548C2A" w14:textId="5AD9B4D4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56"/>
      <w:tr w:rsidR="004A1DAD" w:rsidRPr="006559DA" w14:paraId="78639131" w14:textId="77777777" w:rsidTr="00253C51">
        <w:tc>
          <w:tcPr>
            <w:tcW w:w="1003" w:type="dxa"/>
          </w:tcPr>
          <w:p w14:paraId="08CB5C15" w14:textId="3C87581B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4A1DAD" w:rsidRPr="006559DA" w14:paraId="5470E39F" w14:textId="77777777" w:rsidTr="00253C51">
        <w:tc>
          <w:tcPr>
            <w:tcW w:w="1003" w:type="dxa"/>
          </w:tcPr>
          <w:p w14:paraId="5C4FED1E" w14:textId="7E70A9ED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4A1DAD" w:rsidRPr="006559DA" w14:paraId="102340F9" w14:textId="77777777" w:rsidTr="00253C51">
        <w:tc>
          <w:tcPr>
            <w:tcW w:w="1003" w:type="dxa"/>
          </w:tcPr>
          <w:p w14:paraId="62B60A7F" w14:textId="507B2EB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4A1DAD" w:rsidRPr="006559DA" w14:paraId="36DD035A" w14:textId="77777777" w:rsidTr="00253C51">
        <w:tc>
          <w:tcPr>
            <w:tcW w:w="1003" w:type="dxa"/>
          </w:tcPr>
          <w:p w14:paraId="79F3BC04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4A1DAD" w:rsidRPr="006559DA" w14:paraId="2F74616D" w14:textId="77777777" w:rsidTr="00253C51">
        <w:tc>
          <w:tcPr>
            <w:tcW w:w="1003" w:type="dxa"/>
          </w:tcPr>
          <w:p w14:paraId="61322C7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4A1DAD" w:rsidRPr="00661504" w14:paraId="69D2A114" w14:textId="77777777" w:rsidTr="00253C51">
        <w:tc>
          <w:tcPr>
            <w:tcW w:w="1003" w:type="dxa"/>
          </w:tcPr>
          <w:p w14:paraId="767257B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4A1DAD" w:rsidRPr="006559DA" w14:paraId="0AD3C159" w14:textId="77777777" w:rsidTr="00253C51">
        <w:tc>
          <w:tcPr>
            <w:tcW w:w="1003" w:type="dxa"/>
          </w:tcPr>
          <w:p w14:paraId="7DF7FF27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4A1DAD" w:rsidRPr="006559DA" w14:paraId="4F2E9829" w14:textId="77777777" w:rsidTr="00253C51">
        <w:tc>
          <w:tcPr>
            <w:tcW w:w="1003" w:type="dxa"/>
          </w:tcPr>
          <w:p w14:paraId="50D24701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4A1DAD" w:rsidRPr="00661504" w:rsidRDefault="004A1DAD" w:rsidP="004A1D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4A1DAD" w:rsidRPr="006559DA" w14:paraId="6FECB531" w14:textId="77777777" w:rsidTr="00253C51">
        <w:tc>
          <w:tcPr>
            <w:tcW w:w="1003" w:type="dxa"/>
          </w:tcPr>
          <w:p w14:paraId="10494CC1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4A1DAD" w:rsidRPr="00661504" w:rsidRDefault="004A1DAD" w:rsidP="004A1D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4A1DAD" w:rsidRPr="006559DA" w14:paraId="7FF4C9D5" w14:textId="77777777" w:rsidTr="00253C51">
        <w:tc>
          <w:tcPr>
            <w:tcW w:w="1003" w:type="dxa"/>
          </w:tcPr>
          <w:p w14:paraId="308C43B6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3/2018</w:t>
            </w:r>
          </w:p>
        </w:tc>
        <w:tc>
          <w:tcPr>
            <w:tcW w:w="9167" w:type="dxa"/>
          </w:tcPr>
          <w:p w14:paraId="545BFD17" w14:textId="7B969DAB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4A1DAD" w:rsidRPr="00661504" w14:paraId="5AAF44B1" w14:textId="77777777" w:rsidTr="00253C51">
        <w:tc>
          <w:tcPr>
            <w:tcW w:w="1003" w:type="dxa"/>
          </w:tcPr>
          <w:p w14:paraId="7AFDA414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4A1DAD" w:rsidRPr="006559DA" w14:paraId="30A00AD2" w14:textId="77777777" w:rsidTr="00253C51">
        <w:tc>
          <w:tcPr>
            <w:tcW w:w="1003" w:type="dxa"/>
          </w:tcPr>
          <w:p w14:paraId="19AD2FFC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4A1DAD" w:rsidRPr="006559DA" w14:paraId="6CF25B58" w14:textId="77777777" w:rsidTr="00253C51">
        <w:tc>
          <w:tcPr>
            <w:tcW w:w="1003" w:type="dxa"/>
          </w:tcPr>
          <w:p w14:paraId="37DDFC68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4A1DAD" w:rsidRPr="006559DA" w14:paraId="17435A4F" w14:textId="77777777" w:rsidTr="00253C51">
        <w:tc>
          <w:tcPr>
            <w:tcW w:w="1003" w:type="dxa"/>
          </w:tcPr>
          <w:p w14:paraId="5FBD06EC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4A1DAD" w:rsidRPr="006559DA" w14:paraId="075AEA2E" w14:textId="77777777" w:rsidTr="00253C51">
        <w:tc>
          <w:tcPr>
            <w:tcW w:w="1003" w:type="dxa"/>
          </w:tcPr>
          <w:p w14:paraId="355883A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4A1DAD" w:rsidRPr="006559DA" w14:paraId="25D5FAB4" w14:textId="77777777" w:rsidTr="00253C51">
        <w:tc>
          <w:tcPr>
            <w:tcW w:w="1003" w:type="dxa"/>
          </w:tcPr>
          <w:p w14:paraId="66D4CEE6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4A1DAD" w:rsidRPr="006559DA" w14:paraId="2724CBFA" w14:textId="77777777" w:rsidTr="00253C51">
        <w:tc>
          <w:tcPr>
            <w:tcW w:w="1003" w:type="dxa"/>
          </w:tcPr>
          <w:p w14:paraId="3C42214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tr w:rsidR="004A1DAD" w:rsidRPr="006559DA" w14:paraId="58D2EB20" w14:textId="77777777" w:rsidTr="00253C51">
        <w:tc>
          <w:tcPr>
            <w:tcW w:w="1003" w:type="dxa"/>
          </w:tcPr>
          <w:p w14:paraId="054B8405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4A1DAD" w:rsidRPr="006559DA" w14:paraId="60CE57FC" w14:textId="77777777" w:rsidTr="00253C51">
        <w:tc>
          <w:tcPr>
            <w:tcW w:w="1003" w:type="dxa"/>
          </w:tcPr>
          <w:p w14:paraId="44BFCE43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4A1DAD" w:rsidRPr="006559DA" w14:paraId="78B73C18" w14:textId="77777777" w:rsidTr="00253C51">
        <w:tc>
          <w:tcPr>
            <w:tcW w:w="1003" w:type="dxa"/>
          </w:tcPr>
          <w:p w14:paraId="5093955F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4A1DAD" w:rsidRPr="006559DA" w14:paraId="27AF402C" w14:textId="77777777" w:rsidTr="00253C51">
        <w:tc>
          <w:tcPr>
            <w:tcW w:w="1003" w:type="dxa"/>
          </w:tcPr>
          <w:p w14:paraId="5444E48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4A1DAD" w:rsidRPr="006559DA" w14:paraId="18E60C3C" w14:textId="77777777" w:rsidTr="00253C51">
        <w:tc>
          <w:tcPr>
            <w:tcW w:w="1003" w:type="dxa"/>
          </w:tcPr>
          <w:p w14:paraId="77FF9892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4A1DAD" w:rsidRPr="006559DA" w14:paraId="1209A8BD" w14:textId="77777777" w:rsidTr="00253C51">
        <w:tc>
          <w:tcPr>
            <w:tcW w:w="1003" w:type="dxa"/>
          </w:tcPr>
          <w:p w14:paraId="69B9A0BB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4A1DAD" w:rsidRPr="006559DA" w14:paraId="064EA510" w14:textId="77777777" w:rsidTr="00253C51">
        <w:tc>
          <w:tcPr>
            <w:tcW w:w="1003" w:type="dxa"/>
          </w:tcPr>
          <w:p w14:paraId="5E60A906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4A1DAD" w:rsidRPr="006559DA" w14:paraId="2DA6125E" w14:textId="77777777" w:rsidTr="00253C51">
        <w:tc>
          <w:tcPr>
            <w:tcW w:w="1003" w:type="dxa"/>
          </w:tcPr>
          <w:p w14:paraId="793AE86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4A1DAD" w:rsidRPr="006559DA" w14:paraId="77FEF182" w14:textId="77777777" w:rsidTr="00253C51">
        <w:tc>
          <w:tcPr>
            <w:tcW w:w="1003" w:type="dxa"/>
          </w:tcPr>
          <w:p w14:paraId="149BB399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4A1DAD" w:rsidRPr="00772966" w14:paraId="619B9600" w14:textId="77777777" w:rsidTr="00253C51">
        <w:tc>
          <w:tcPr>
            <w:tcW w:w="1003" w:type="dxa"/>
          </w:tcPr>
          <w:p w14:paraId="4F5512C3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Department of Psychology </w:t>
            </w:r>
          </w:p>
        </w:tc>
      </w:tr>
      <w:tr w:rsidR="004A1DAD" w:rsidRPr="006559DA" w14:paraId="42EAF6CD" w14:textId="77777777" w:rsidTr="00253C51">
        <w:tc>
          <w:tcPr>
            <w:tcW w:w="1003" w:type="dxa"/>
          </w:tcPr>
          <w:p w14:paraId="3ECED38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4A1DAD" w:rsidRPr="006559DA" w14:paraId="0D39F5BD" w14:textId="77777777" w:rsidTr="00253C51">
        <w:tc>
          <w:tcPr>
            <w:tcW w:w="1003" w:type="dxa"/>
          </w:tcPr>
          <w:p w14:paraId="07CE3BC8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4A1DAD" w:rsidRPr="006559DA" w14:paraId="6252FEF2" w14:textId="77777777" w:rsidTr="00253C51">
        <w:tc>
          <w:tcPr>
            <w:tcW w:w="1003" w:type="dxa"/>
          </w:tcPr>
          <w:p w14:paraId="66F6BA03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4A1DAD" w:rsidRPr="006559DA" w14:paraId="52C89147" w14:textId="77777777" w:rsidTr="00253C51">
        <w:tc>
          <w:tcPr>
            <w:tcW w:w="1003" w:type="dxa"/>
          </w:tcPr>
          <w:p w14:paraId="1D4867BE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4A1DAD" w:rsidRPr="006559DA" w14:paraId="1F48E034" w14:textId="77777777" w:rsidTr="00253C51">
        <w:tc>
          <w:tcPr>
            <w:tcW w:w="1003" w:type="dxa"/>
          </w:tcPr>
          <w:p w14:paraId="63A6C256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4A1DAD" w:rsidRPr="006559DA" w14:paraId="28C2D4D2" w14:textId="77777777" w:rsidTr="00253C51">
        <w:tc>
          <w:tcPr>
            <w:tcW w:w="1003" w:type="dxa"/>
          </w:tcPr>
          <w:p w14:paraId="4F66922F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4A1DAD" w:rsidRPr="00661504" w14:paraId="14588EB5" w14:textId="77777777" w:rsidTr="00253C51">
        <w:tc>
          <w:tcPr>
            <w:tcW w:w="1003" w:type="dxa"/>
          </w:tcPr>
          <w:p w14:paraId="3CCA9B3E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4A1DAD" w:rsidRPr="006559DA" w14:paraId="373ACB8B" w14:textId="77777777" w:rsidTr="00253C51">
        <w:tc>
          <w:tcPr>
            <w:tcW w:w="1003" w:type="dxa"/>
          </w:tcPr>
          <w:p w14:paraId="2B271C08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4A1DAD" w:rsidRPr="006559DA" w14:paraId="262F54EF" w14:textId="77777777" w:rsidTr="00253C51">
        <w:tc>
          <w:tcPr>
            <w:tcW w:w="1003" w:type="dxa"/>
          </w:tcPr>
          <w:p w14:paraId="5E3070A2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4A1DAD" w:rsidRPr="006559DA" w14:paraId="4D80C955" w14:textId="77777777" w:rsidTr="00253C51">
        <w:tc>
          <w:tcPr>
            <w:tcW w:w="1003" w:type="dxa"/>
          </w:tcPr>
          <w:p w14:paraId="55E77905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4A1DAD" w:rsidRPr="00661504" w14:paraId="3C156759" w14:textId="77777777" w:rsidTr="00253C51">
        <w:tc>
          <w:tcPr>
            <w:tcW w:w="1003" w:type="dxa"/>
          </w:tcPr>
          <w:p w14:paraId="2733880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ausanne, CH, Programme Doctoral Romande en Psychologie</w:t>
            </w:r>
          </w:p>
        </w:tc>
      </w:tr>
      <w:tr w:rsidR="004A1DAD" w:rsidRPr="006559DA" w14:paraId="37A6ACED" w14:textId="77777777" w:rsidTr="00253C51">
        <w:tc>
          <w:tcPr>
            <w:tcW w:w="1003" w:type="dxa"/>
          </w:tcPr>
          <w:p w14:paraId="3795BA67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4A1DAD" w:rsidRPr="006559DA" w14:paraId="355F371A" w14:textId="77777777" w:rsidTr="00253C51">
        <w:tc>
          <w:tcPr>
            <w:tcW w:w="1003" w:type="dxa"/>
          </w:tcPr>
          <w:p w14:paraId="2BC14495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4A1DAD" w:rsidRPr="006559DA" w14:paraId="031715D7" w14:textId="77777777" w:rsidTr="00253C51">
        <w:tc>
          <w:tcPr>
            <w:tcW w:w="1003" w:type="dxa"/>
          </w:tcPr>
          <w:p w14:paraId="3C6AB45E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4A1DAD" w:rsidRPr="006559DA" w14:paraId="3E0BC6E1" w14:textId="77777777" w:rsidTr="00253C51">
        <w:tc>
          <w:tcPr>
            <w:tcW w:w="1003" w:type="dxa"/>
          </w:tcPr>
          <w:p w14:paraId="5507EBE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4A1DAD" w:rsidRPr="006559DA" w14:paraId="5261EE5F" w14:textId="77777777" w:rsidTr="00253C51">
        <w:tc>
          <w:tcPr>
            <w:tcW w:w="1003" w:type="dxa"/>
          </w:tcPr>
          <w:p w14:paraId="25767D6B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4A1DAD" w:rsidRPr="006559DA" w14:paraId="2386B887" w14:textId="77777777" w:rsidTr="00253C51">
        <w:tc>
          <w:tcPr>
            <w:tcW w:w="1003" w:type="dxa"/>
          </w:tcPr>
          <w:p w14:paraId="65E663A9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4A1DAD" w:rsidRPr="006559DA" w14:paraId="3AE1EF14" w14:textId="77777777" w:rsidTr="00253C51">
        <w:tc>
          <w:tcPr>
            <w:tcW w:w="1003" w:type="dxa"/>
          </w:tcPr>
          <w:p w14:paraId="7B9D811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4A1DAD" w:rsidRPr="006559DA" w14:paraId="465C0CF0" w14:textId="77777777" w:rsidTr="00253C51">
        <w:tc>
          <w:tcPr>
            <w:tcW w:w="1003" w:type="dxa"/>
          </w:tcPr>
          <w:p w14:paraId="0D68B07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57" w:name="_Hlk46853198"/>
    </w:p>
    <w:p w14:paraId="295268CC" w14:textId="4D666942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58" w:name="_Hlk160968071"/>
      <w:bookmarkStart w:id="59" w:name="_Hlk178591758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344A89">
        <w:rPr>
          <w:rFonts w:ascii="Times New Roman" w:hAnsi="Times New Roman" w:cs="Times New Roman"/>
          <w:b/>
          <w:color w:val="000000"/>
          <w:sz w:val="24"/>
          <w:szCs w:val="24"/>
        </w:rPr>
        <w:t>50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344A89" w:rsidRPr="006559DA" w14:paraId="16A591D6" w14:textId="77777777" w:rsidTr="007F04E1">
        <w:tc>
          <w:tcPr>
            <w:tcW w:w="1080" w:type="dxa"/>
          </w:tcPr>
          <w:bookmarkEnd w:id="58"/>
          <w:bookmarkEnd w:id="59"/>
          <w:p w14:paraId="6221D1BF" w14:textId="24E88895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7/2025</w:t>
            </w:r>
          </w:p>
        </w:tc>
        <w:tc>
          <w:tcPr>
            <w:tcW w:w="8203" w:type="dxa"/>
          </w:tcPr>
          <w:p w14:paraId="46787822" w14:textId="4B420F60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Keynote at the 2</w:t>
            </w:r>
            <w:r>
              <w:rPr>
                <w:vertAlign w:val="superscript"/>
                <w:lang w:val="en-CA"/>
              </w:rPr>
              <w:t>nd</w:t>
            </w:r>
            <w:r>
              <w:rPr>
                <w:lang w:val="en-CA"/>
              </w:rPr>
              <w:t xml:space="preserve"> </w:t>
            </w:r>
            <w:r w:rsidR="00DA1E83">
              <w:rPr>
                <w:lang w:val="en-CA"/>
              </w:rPr>
              <w:t>Regional Cultural Difference Conference</w:t>
            </w:r>
            <w:r>
              <w:rPr>
                <w:lang w:val="en-CA"/>
              </w:rPr>
              <w:t xml:space="preserve">, University of </w:t>
            </w:r>
            <w:r w:rsidR="00DA1E83">
              <w:rPr>
                <w:lang w:val="en-CA"/>
              </w:rPr>
              <w:t>British Columbia</w:t>
            </w:r>
            <w:r>
              <w:rPr>
                <w:lang w:val="en-CA"/>
              </w:rPr>
              <w:t xml:space="preserve">, </w:t>
            </w:r>
            <w:r w:rsidR="00DA1E83">
              <w:rPr>
                <w:lang w:val="en-CA"/>
              </w:rPr>
              <w:t>Canada</w:t>
            </w:r>
          </w:p>
        </w:tc>
      </w:tr>
      <w:tr w:rsidR="00344A89" w:rsidRPr="006559DA" w14:paraId="2103319B" w14:textId="77777777" w:rsidTr="007F04E1">
        <w:tc>
          <w:tcPr>
            <w:tcW w:w="1080" w:type="dxa"/>
          </w:tcPr>
          <w:p w14:paraId="1374F16A" w14:textId="1778F49D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5</w:t>
            </w:r>
          </w:p>
        </w:tc>
        <w:tc>
          <w:tcPr>
            <w:tcW w:w="8203" w:type="dxa"/>
          </w:tcPr>
          <w:p w14:paraId="085E3425" w14:textId="06E1D78A" w:rsidR="00344A89" w:rsidRPr="00F42CA0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 xml:space="preserve">Invited Panelist for the debate on “The Viability of Using LLMs in Higher Education” conference, </w:t>
            </w:r>
            <w:r w:rsidRPr="00F42CA0">
              <w:rPr>
                <w:lang w:val="en-CA"/>
              </w:rPr>
              <w:t>JeXed</w:t>
            </w:r>
            <w:r>
              <w:rPr>
                <w:lang w:val="en-CA"/>
              </w:rPr>
              <w:t>, South Africa</w:t>
            </w:r>
          </w:p>
        </w:tc>
      </w:tr>
      <w:tr w:rsidR="00344A89" w:rsidRPr="006559DA" w14:paraId="5BE87B41" w14:textId="77777777" w:rsidTr="007F04E1">
        <w:tc>
          <w:tcPr>
            <w:tcW w:w="1080" w:type="dxa"/>
          </w:tcPr>
          <w:p w14:paraId="5E30F2EF" w14:textId="2CD9DC35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60" w:name="_Hlk185431558"/>
            <w:r>
              <w:rPr>
                <w:bCs/>
                <w:lang w:val="en-CA"/>
              </w:rPr>
              <w:t>06/2024</w:t>
            </w:r>
          </w:p>
        </w:tc>
        <w:tc>
          <w:tcPr>
            <w:tcW w:w="8203" w:type="dxa"/>
          </w:tcPr>
          <w:p w14:paraId="16E4A05B" w14:textId="21167C50" w:rsidR="00344A89" w:rsidRPr="00EF3E62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 xml:space="preserve">Canadian Psychological Association </w:t>
            </w:r>
            <w:r w:rsidRPr="00AD6D2E">
              <w:rPr>
                <w:lang w:val="en-CA"/>
              </w:rPr>
              <w:t>Social &amp; Personality Pre-conference</w:t>
            </w:r>
            <w:r>
              <w:rPr>
                <w:lang w:val="en-CA"/>
              </w:rPr>
              <w:t>, Ottawa, ON</w:t>
            </w:r>
          </w:p>
        </w:tc>
      </w:tr>
      <w:tr w:rsidR="00344A89" w:rsidRPr="006559DA" w14:paraId="683AA131" w14:textId="77777777" w:rsidTr="007F04E1">
        <w:tc>
          <w:tcPr>
            <w:tcW w:w="1080" w:type="dxa"/>
          </w:tcPr>
          <w:p w14:paraId="1AF9FD5D" w14:textId="38A230CE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05/2024</w:t>
            </w:r>
          </w:p>
        </w:tc>
        <w:tc>
          <w:tcPr>
            <w:tcW w:w="8203" w:type="dxa"/>
          </w:tcPr>
          <w:p w14:paraId="037986F2" w14:textId="67A23EF5" w:rsidR="00344A89" w:rsidRDefault="00344A89" w:rsidP="00344A89">
            <w:pPr>
              <w:rPr>
                <w:lang w:val="en-CA"/>
              </w:rPr>
            </w:pPr>
            <w:r w:rsidRPr="00EF3E62">
              <w:rPr>
                <w:lang w:val="en-CA"/>
              </w:rPr>
              <w:t>Humility in Inquiry Collection Workshop</w:t>
            </w:r>
            <w:r>
              <w:rPr>
                <w:lang w:val="en-CA"/>
              </w:rPr>
              <w:t>, Keynote, San Diego, CA.</w:t>
            </w:r>
          </w:p>
        </w:tc>
      </w:tr>
      <w:tr w:rsidR="00344A89" w:rsidRPr="006559DA" w14:paraId="4D87B93B" w14:textId="77777777" w:rsidTr="007F04E1">
        <w:tc>
          <w:tcPr>
            <w:tcW w:w="1080" w:type="dxa"/>
          </w:tcPr>
          <w:p w14:paraId="456CF763" w14:textId="292242F1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4</w:t>
            </w:r>
          </w:p>
        </w:tc>
        <w:tc>
          <w:tcPr>
            <w:tcW w:w="8203" w:type="dxa"/>
          </w:tcPr>
          <w:p w14:paraId="005B66E9" w14:textId="76ABBEDC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International Association of Scientific, Technology, and Medical Publishers Annual US Conference “A report from the future,” Invited talk, National Press Club, Washington, DC</w:t>
            </w:r>
          </w:p>
        </w:tc>
      </w:tr>
      <w:tr w:rsidR="00344A89" w:rsidRPr="006559DA" w14:paraId="7CEA190A" w14:textId="77777777" w:rsidTr="007F04E1">
        <w:tc>
          <w:tcPr>
            <w:tcW w:w="1080" w:type="dxa"/>
          </w:tcPr>
          <w:p w14:paraId="36B02972" w14:textId="58798FAC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University of Colombo, Invited talk at the 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344A89" w:rsidRPr="006559DA" w14:paraId="1AAEA6E8" w14:textId="77777777" w:rsidTr="007F04E1">
        <w:tc>
          <w:tcPr>
            <w:tcW w:w="1080" w:type="dxa"/>
          </w:tcPr>
          <w:p w14:paraId="7F4A0061" w14:textId="32EE2CEA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344A89" w:rsidRPr="00772966" w14:paraId="3386EEB5" w14:textId="77777777" w:rsidTr="007F04E1">
        <w:tc>
          <w:tcPr>
            <w:tcW w:w="1080" w:type="dxa"/>
          </w:tcPr>
          <w:p w14:paraId="75A39C66" w14:textId="49A90752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r w:rsidRPr="0048618B">
              <w:rPr>
                <w:lang w:val="en-CA"/>
              </w:rPr>
              <w:t xml:space="preserve">International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344A89" w:rsidRPr="006559DA" w14:paraId="745D8F2E" w14:textId="77777777" w:rsidTr="007F04E1">
        <w:tc>
          <w:tcPr>
            <w:tcW w:w="1080" w:type="dxa"/>
          </w:tcPr>
          <w:p w14:paraId="0DA169C5" w14:textId="7FBFFD9A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344A89" w:rsidRPr="006559DA" w14:paraId="6ADBDDB6" w14:textId="77777777" w:rsidTr="007F04E1">
        <w:tc>
          <w:tcPr>
            <w:tcW w:w="1080" w:type="dxa"/>
          </w:tcPr>
          <w:p w14:paraId="420A9321" w14:textId="48B5411A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344A89" w:rsidRPr="00661504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Keynote at the 3</w:t>
            </w:r>
            <w:r w:rsidRPr="00F93B47">
              <w:rPr>
                <w:vertAlign w:val="superscript"/>
                <w:lang w:val="en-CA"/>
              </w:rPr>
              <w:t>rd</w:t>
            </w:r>
            <w:r>
              <w:rPr>
                <w:lang w:val="en-CA"/>
              </w:rPr>
              <w:t xml:space="preserve"> European X-phi (Experimental Philosophy) Conference, University of </w:t>
            </w:r>
            <w:r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44A89" w:rsidRPr="00772966" w14:paraId="17AF1F94" w14:textId="77777777" w:rsidTr="007F04E1">
        <w:tc>
          <w:tcPr>
            <w:tcW w:w="1080" w:type="dxa"/>
          </w:tcPr>
          <w:p w14:paraId="6FACAC4E" w14:textId="4A1E8DD3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44A89" w:rsidRPr="00661504" w:rsidRDefault="00344A89" w:rsidP="00344A89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tr w:rsidR="00344A89" w:rsidRPr="006559DA" w14:paraId="7647689F" w14:textId="77777777" w:rsidTr="007F04E1">
        <w:tc>
          <w:tcPr>
            <w:tcW w:w="1080" w:type="dxa"/>
          </w:tcPr>
          <w:p w14:paraId="0C510E8E" w14:textId="4BC2F2C1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344A89" w:rsidRPr="00661504" w:rsidRDefault="00344A89" w:rsidP="00344A89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>
              <w:rPr>
                <w:lang w:val="en-CA"/>
              </w:rPr>
              <w:t>, USA</w:t>
            </w:r>
          </w:p>
        </w:tc>
      </w:tr>
      <w:tr w:rsidR="00344A89" w:rsidRPr="006559DA" w14:paraId="64C020A3" w14:textId="77777777" w:rsidTr="007F04E1">
        <w:tc>
          <w:tcPr>
            <w:tcW w:w="1080" w:type="dxa"/>
          </w:tcPr>
          <w:p w14:paraId="4132C5AE" w14:textId="05F27129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344A89" w:rsidRPr="00661504" w:rsidRDefault="00344A89" w:rsidP="00344A89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344A89" w:rsidRPr="006559DA" w14:paraId="009DE9B1" w14:textId="77777777" w:rsidTr="007F04E1">
        <w:tc>
          <w:tcPr>
            <w:tcW w:w="1080" w:type="dxa"/>
          </w:tcPr>
          <w:p w14:paraId="2823E924" w14:textId="1CBC79AA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“The Fragility of Truth: Social Epistemology in a Time of Polarization and Pandemic” conference, Advanced Study Institute in Cultural Psychiatry, McGill University, Canada</w:t>
            </w:r>
          </w:p>
        </w:tc>
      </w:tr>
      <w:tr w:rsidR="00344A89" w:rsidRPr="006559DA" w14:paraId="011A642B" w14:textId="77777777" w:rsidTr="007F04E1">
        <w:tc>
          <w:tcPr>
            <w:tcW w:w="1080" w:type="dxa"/>
          </w:tcPr>
          <w:p w14:paraId="6B472550" w14:textId="719728A3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sity, 10th anniversary of the School of Psychology conference</w:t>
            </w:r>
          </w:p>
        </w:tc>
      </w:tr>
      <w:tr w:rsidR="00344A89" w:rsidRPr="006559DA" w14:paraId="528973BF" w14:textId="77777777" w:rsidTr="007F04E1">
        <w:tc>
          <w:tcPr>
            <w:tcW w:w="1080" w:type="dxa"/>
          </w:tcPr>
          <w:p w14:paraId="673434A0" w14:textId="751D952F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344A89" w:rsidRPr="006559DA" w14:paraId="66707F6C" w14:textId="77777777" w:rsidTr="007F04E1">
        <w:tc>
          <w:tcPr>
            <w:tcW w:w="1080" w:type="dxa"/>
          </w:tcPr>
          <w:p w14:paraId="75B0199B" w14:textId="40DF7FCD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bookmarkEnd w:id="60"/>
      <w:tr w:rsidR="00344A89" w:rsidRPr="006559DA" w14:paraId="1AA0CBC5" w14:textId="77777777" w:rsidTr="007F04E1">
        <w:tc>
          <w:tcPr>
            <w:tcW w:w="1080" w:type="dxa"/>
          </w:tcPr>
          <w:p w14:paraId="435207A1" w14:textId="6E4F961B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3CFB9570" w14:textId="3163AB7E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344A89" w:rsidRPr="006559DA" w14:paraId="59B69C34" w14:textId="77777777" w:rsidTr="007F04E1">
        <w:tc>
          <w:tcPr>
            <w:tcW w:w="1080" w:type="dxa"/>
          </w:tcPr>
          <w:p w14:paraId="48740485" w14:textId="03785996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Oklahoma, The Institute for the Study of Human Flourishing, Practical Wisdom Conference</w:t>
            </w:r>
          </w:p>
        </w:tc>
      </w:tr>
      <w:tr w:rsidR="00344A89" w:rsidRPr="006559DA" w14:paraId="300B8994" w14:textId="77777777" w:rsidTr="007F04E1">
        <w:tc>
          <w:tcPr>
            <w:tcW w:w="1080" w:type="dxa"/>
          </w:tcPr>
          <w:p w14:paraId="4C746187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he Science of Wisdom in the Face of World's Social Challenges – invited symposium at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344A89" w:rsidRPr="006559DA" w14:paraId="6FC3CCAC" w14:textId="77777777" w:rsidTr="007F04E1">
        <w:tc>
          <w:tcPr>
            <w:tcW w:w="1080" w:type="dxa"/>
          </w:tcPr>
          <w:p w14:paraId="45A9BE25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344A89" w:rsidRPr="006559DA" w14:paraId="6514A36D" w14:textId="77777777" w:rsidTr="007F04E1">
        <w:tc>
          <w:tcPr>
            <w:tcW w:w="1080" w:type="dxa"/>
          </w:tcPr>
          <w:p w14:paraId="458FDB7E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344A89" w:rsidRPr="006559DA" w14:paraId="11F1D24C" w14:textId="77777777" w:rsidTr="007F04E1">
        <w:tc>
          <w:tcPr>
            <w:tcW w:w="1080" w:type="dxa"/>
          </w:tcPr>
          <w:p w14:paraId="63CE7F7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344A89" w:rsidRPr="006559DA" w14:paraId="5C365571" w14:textId="77777777" w:rsidTr="007F04E1">
        <w:tc>
          <w:tcPr>
            <w:tcW w:w="1080" w:type="dxa"/>
          </w:tcPr>
          <w:p w14:paraId="051D5F84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344A89" w:rsidRPr="006559DA" w14:paraId="4F6B8156" w14:textId="77777777" w:rsidTr="007F04E1">
        <w:tc>
          <w:tcPr>
            <w:tcW w:w="1080" w:type="dxa"/>
          </w:tcPr>
          <w:p w14:paraId="2B78BCC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344A89" w:rsidRPr="006559DA" w14:paraId="5A768981" w14:textId="77777777" w:rsidTr="007F04E1">
        <w:tc>
          <w:tcPr>
            <w:tcW w:w="1080" w:type="dxa"/>
          </w:tcPr>
          <w:p w14:paraId="6A4DA02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Workshop </w:t>
            </w:r>
          </w:p>
        </w:tc>
      </w:tr>
      <w:tr w:rsidR="00344A89" w:rsidRPr="006559DA" w14:paraId="3BFC31DE" w14:textId="77777777" w:rsidTr="007F04E1">
        <w:tc>
          <w:tcPr>
            <w:tcW w:w="1080" w:type="dxa"/>
          </w:tcPr>
          <w:p w14:paraId="10860670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2/2021</w:t>
            </w:r>
          </w:p>
        </w:tc>
        <w:tc>
          <w:tcPr>
            <w:tcW w:w="8203" w:type="dxa"/>
          </w:tcPr>
          <w:p w14:paraId="00B1B1BC" w14:textId="2267D600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344A89" w:rsidRPr="006559DA" w14:paraId="1643E579" w14:textId="77777777" w:rsidTr="007F04E1">
        <w:tc>
          <w:tcPr>
            <w:tcW w:w="1080" w:type="dxa"/>
          </w:tcPr>
          <w:p w14:paraId="5511F0CF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344A89" w:rsidRPr="006559DA" w14:paraId="1E56098B" w14:textId="77777777" w:rsidTr="007F04E1">
        <w:tc>
          <w:tcPr>
            <w:tcW w:w="1080" w:type="dxa"/>
          </w:tcPr>
          <w:p w14:paraId="45C704B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344A89" w:rsidRPr="006559DA" w14:paraId="09253EB4" w14:textId="77777777" w:rsidTr="007F04E1">
        <w:tc>
          <w:tcPr>
            <w:tcW w:w="1080" w:type="dxa"/>
          </w:tcPr>
          <w:p w14:paraId="65B8DF4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1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61"/>
          </w:p>
        </w:tc>
      </w:tr>
      <w:tr w:rsidR="00344A89" w:rsidRPr="006559DA" w14:paraId="4DD5E3ED" w14:textId="77777777" w:rsidTr="007F04E1">
        <w:tc>
          <w:tcPr>
            <w:tcW w:w="1080" w:type="dxa"/>
          </w:tcPr>
          <w:p w14:paraId="74E335F0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344A89" w:rsidRPr="006559DA" w14:paraId="202EE9BF" w14:textId="77777777" w:rsidTr="007F04E1">
        <w:tc>
          <w:tcPr>
            <w:tcW w:w="1080" w:type="dxa"/>
          </w:tcPr>
          <w:p w14:paraId="2195EBF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344A89" w:rsidRPr="006559DA" w14:paraId="7B349377" w14:textId="77777777" w:rsidTr="007F04E1">
        <w:tc>
          <w:tcPr>
            <w:tcW w:w="1080" w:type="dxa"/>
          </w:tcPr>
          <w:p w14:paraId="42CA128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344A89" w:rsidRPr="006559DA" w14:paraId="47C7C34C" w14:textId="77777777" w:rsidTr="007F04E1">
        <w:tc>
          <w:tcPr>
            <w:tcW w:w="1080" w:type="dxa"/>
          </w:tcPr>
          <w:p w14:paraId="2B0A431A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344A89" w:rsidRPr="006559DA" w14:paraId="2836AE71" w14:textId="77777777" w:rsidTr="007F04E1">
        <w:tc>
          <w:tcPr>
            <w:tcW w:w="1080" w:type="dxa"/>
          </w:tcPr>
          <w:p w14:paraId="559C03D0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344A89" w:rsidRPr="006559DA" w14:paraId="0E5B523E" w14:textId="77777777" w:rsidTr="007F04E1">
        <w:tc>
          <w:tcPr>
            <w:tcW w:w="1080" w:type="dxa"/>
          </w:tcPr>
          <w:p w14:paraId="54CEECD5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344A89" w:rsidRPr="006559DA" w14:paraId="5EE061A1" w14:textId="77777777" w:rsidTr="007F04E1">
        <w:tc>
          <w:tcPr>
            <w:tcW w:w="1080" w:type="dxa"/>
          </w:tcPr>
          <w:p w14:paraId="606ED52F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62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62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344A89" w:rsidRPr="006559DA" w14:paraId="35191C8A" w14:textId="77777777" w:rsidTr="007F04E1">
        <w:tc>
          <w:tcPr>
            <w:tcW w:w="1080" w:type="dxa"/>
          </w:tcPr>
          <w:p w14:paraId="610E474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344A89" w:rsidRPr="006559DA" w14:paraId="30E15CA0" w14:textId="77777777" w:rsidTr="007F04E1">
        <w:tc>
          <w:tcPr>
            <w:tcW w:w="1080" w:type="dxa"/>
          </w:tcPr>
          <w:p w14:paraId="1F68AB95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344A89" w:rsidRPr="006559DA" w14:paraId="34F62901" w14:textId="77777777" w:rsidTr="007F04E1">
        <w:tc>
          <w:tcPr>
            <w:tcW w:w="1080" w:type="dxa"/>
          </w:tcPr>
          <w:p w14:paraId="50AB30C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344A89" w:rsidRPr="006559DA" w14:paraId="16AA82AB" w14:textId="77777777" w:rsidTr="007F04E1">
        <w:tc>
          <w:tcPr>
            <w:tcW w:w="1080" w:type="dxa"/>
          </w:tcPr>
          <w:p w14:paraId="628FDA43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344A89" w:rsidRPr="006559DA" w14:paraId="084913C7" w14:textId="77777777" w:rsidTr="007F04E1">
        <w:tc>
          <w:tcPr>
            <w:tcW w:w="1080" w:type="dxa"/>
          </w:tcPr>
          <w:p w14:paraId="26639804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344A89" w:rsidRPr="006559DA" w14:paraId="0D9FEBB3" w14:textId="77777777" w:rsidTr="007F04E1">
        <w:tc>
          <w:tcPr>
            <w:tcW w:w="1080" w:type="dxa"/>
          </w:tcPr>
          <w:p w14:paraId="768867F8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344A89" w:rsidRPr="00AD6D2E" w:rsidRDefault="00344A89" w:rsidP="00344A89">
            <w:pPr>
              <w:autoSpaceDE w:val="0"/>
              <w:autoSpaceDN w:val="0"/>
              <w:adjustRightInd w:val="0"/>
              <w:rPr>
                <w:bCs/>
                <w:lang w:val="sv-SE"/>
              </w:rPr>
            </w:pPr>
            <w:r w:rsidRPr="00AD6D2E">
              <w:rPr>
                <w:bCs/>
                <w:lang w:val="sv-SE"/>
              </w:rPr>
              <w:t>NYC Wisdom Seminar, Fordham University, NY, USA</w:t>
            </w:r>
          </w:p>
        </w:tc>
      </w:tr>
      <w:tr w:rsidR="00344A89" w:rsidRPr="006559DA" w14:paraId="297739C7" w14:textId="77777777" w:rsidTr="007F04E1">
        <w:tc>
          <w:tcPr>
            <w:tcW w:w="1080" w:type="dxa"/>
          </w:tcPr>
          <w:p w14:paraId="4B21F63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344A89" w:rsidRPr="006559DA" w14:paraId="72DC5461" w14:textId="77777777" w:rsidTr="007F04E1">
        <w:tc>
          <w:tcPr>
            <w:tcW w:w="1080" w:type="dxa"/>
          </w:tcPr>
          <w:p w14:paraId="068579D1" w14:textId="67CCFAF6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344A89" w:rsidRPr="006559DA" w14:paraId="200A7192" w14:textId="77777777" w:rsidTr="007F04E1">
        <w:tc>
          <w:tcPr>
            <w:tcW w:w="1080" w:type="dxa"/>
          </w:tcPr>
          <w:p w14:paraId="5DF05C5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344A89" w:rsidRPr="006559DA" w14:paraId="69C61F77" w14:textId="77777777" w:rsidTr="007F04E1">
        <w:tc>
          <w:tcPr>
            <w:tcW w:w="1080" w:type="dxa"/>
          </w:tcPr>
          <w:p w14:paraId="4BB3A44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344A89" w:rsidRPr="006559DA" w14:paraId="1FC517C0" w14:textId="77777777" w:rsidTr="007F04E1">
        <w:tc>
          <w:tcPr>
            <w:tcW w:w="1080" w:type="dxa"/>
          </w:tcPr>
          <w:p w14:paraId="70B21AAE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344A89" w:rsidRPr="006559DA" w14:paraId="30E258DA" w14:textId="77777777" w:rsidTr="007F04E1">
        <w:tc>
          <w:tcPr>
            <w:tcW w:w="1080" w:type="dxa"/>
          </w:tcPr>
          <w:p w14:paraId="672CD3ED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5/2012</w:t>
            </w:r>
          </w:p>
        </w:tc>
        <w:tc>
          <w:tcPr>
            <w:tcW w:w="8203" w:type="dxa"/>
          </w:tcPr>
          <w:p w14:paraId="3DCB0743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7C04629F" w14:textId="77777777" w:rsidR="00CB0931" w:rsidRDefault="00CB0931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5D7C137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4536CA" w:rsidRPr="006559DA" w14:paraId="6AC5BF0B" w14:textId="77777777" w:rsidTr="00260E42">
        <w:tc>
          <w:tcPr>
            <w:tcW w:w="1818" w:type="dxa"/>
          </w:tcPr>
          <w:p w14:paraId="13F1BE62" w14:textId="5350822D" w:rsidR="004536CA" w:rsidRDefault="004536CA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5</w:t>
            </w:r>
          </w:p>
        </w:tc>
        <w:tc>
          <w:tcPr>
            <w:tcW w:w="8203" w:type="dxa"/>
          </w:tcPr>
          <w:p w14:paraId="3C217657" w14:textId="694979A6" w:rsidR="004536CA" w:rsidRDefault="004536CA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73" w:history="1">
              <w:r w:rsidRPr="004536CA">
                <w:rPr>
                  <w:rStyle w:val="Hyperlink"/>
                  <w:lang w:val="en-CA"/>
                </w:rPr>
                <w:t>BuzzRobot</w:t>
              </w:r>
            </w:hyperlink>
            <w:r>
              <w:rPr>
                <w:lang w:val="en-CA"/>
              </w:rPr>
              <w:t xml:space="preserve"> talk on “Wise Machines”</w:t>
            </w:r>
          </w:p>
        </w:tc>
      </w:tr>
      <w:tr w:rsidR="00F60D97" w:rsidRPr="006559DA" w14:paraId="464EB93D" w14:textId="77777777" w:rsidTr="00260E42">
        <w:tc>
          <w:tcPr>
            <w:tcW w:w="1818" w:type="dxa"/>
          </w:tcPr>
          <w:p w14:paraId="5C32600A" w14:textId="1EB11D3A" w:rsidR="00F60D97" w:rsidRDefault="00F60D97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63" w:name="_Hlk185439326"/>
            <w:r>
              <w:rPr>
                <w:bCs/>
                <w:lang w:val="en-CA"/>
              </w:rPr>
              <w:t>12/2024</w:t>
            </w:r>
          </w:p>
        </w:tc>
        <w:tc>
          <w:tcPr>
            <w:tcW w:w="8203" w:type="dxa"/>
          </w:tcPr>
          <w:p w14:paraId="139B4264" w14:textId="7830002A" w:rsidR="00F60D97" w:rsidRDefault="00F60D97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Fireside chat on “</w:t>
            </w:r>
            <w:r w:rsidRPr="00F60D97">
              <w:rPr>
                <w:lang w:val="en-CA"/>
              </w:rPr>
              <w:t>Imagining and building wise machines</w:t>
            </w:r>
            <w:r>
              <w:rPr>
                <w:lang w:val="en-CA"/>
              </w:rPr>
              <w:t xml:space="preserve">,” </w:t>
            </w:r>
            <w:r w:rsidRPr="00EC6989">
              <w:rPr>
                <w:lang w:val="en-CA"/>
              </w:rPr>
              <w:t>Ploutos</w:t>
            </w:r>
            <w:r>
              <w:rPr>
                <w:lang w:val="en-CA"/>
              </w:rPr>
              <w:t xml:space="preserve"> </w:t>
            </w:r>
          </w:p>
        </w:tc>
      </w:tr>
      <w:tr w:rsidR="0078084C" w:rsidRPr="006559DA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bookmarkEnd w:id="63"/>
      <w:tr w:rsidR="00C705FC" w:rsidRPr="006559DA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74" w:history="1">
              <w:r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559DA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559DA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75" w:history="1">
              <w:r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559DA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559DA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26F1BE99" w14:textId="4EEFAC3E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4" w:name="_Hlk160968114"/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</w:t>
      </w:r>
      <w:r w:rsidR="006D7DDD">
        <w:rPr>
          <w:b/>
          <w:lang w:val="en-CA"/>
        </w:rPr>
        <w:t>9</w:t>
      </w:r>
      <w:r w:rsidR="009D4C1C">
        <w:rPr>
          <w:b/>
          <w:lang w:val="en-CA"/>
        </w:rPr>
        <w:t>7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18AF1627" w14:textId="3F9000A9" w:rsidR="00F34F5A" w:rsidRPr="00661504" w:rsidRDefault="00E368E4" w:rsidP="00E368E4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65" w:name="_Hlk107651671"/>
      <w:bookmarkStart w:id="66" w:name="_Hlk185431462"/>
      <w:bookmarkStart w:id="67" w:name="_Hlk178592051"/>
      <w:r w:rsidRPr="00993754">
        <w:rPr>
          <w:bCs/>
          <w:u w:val="single"/>
          <w:lang w:val="en-CA"/>
        </w:rPr>
        <w:t>König-Kersting, C</w:t>
      </w:r>
      <w:r w:rsidRPr="00993754">
        <w:rPr>
          <w:bCs/>
          <w:lang w:val="en-CA"/>
        </w:rPr>
        <w:t>., Litovsky, Y., Böhm, R.,</w:t>
      </w:r>
      <w:r w:rsidRPr="00993754">
        <w:rPr>
          <w:b/>
          <w:lang w:val="en-CA"/>
        </w:rPr>
        <w:t xml:space="preserve"> Grossmann, I., </w:t>
      </w:r>
      <w:r w:rsidRPr="00993754">
        <w:rPr>
          <w:bCs/>
          <w:lang w:val="en-CA"/>
        </w:rPr>
        <w:t>Huber, J., &amp; Kirchler, M.</w:t>
      </w:r>
      <w:r w:rsidR="00F34F5A" w:rsidRPr="00993754">
        <w:rPr>
          <w:lang w:val="en-CA"/>
        </w:rPr>
        <w:t xml:space="preserve"> (2025, </w:t>
      </w:r>
      <w:r w:rsidRPr="00993754">
        <w:rPr>
          <w:lang w:val="en-CA"/>
        </w:rPr>
        <w:t>June</w:t>
      </w:r>
      <w:r w:rsidR="00F34F5A" w:rsidRPr="00993754">
        <w:rPr>
          <w:lang w:val="en-CA"/>
        </w:rPr>
        <w:t xml:space="preserve">). </w:t>
      </w:r>
      <w:r w:rsidR="00B12FFF" w:rsidRPr="00B12FFF">
        <w:rPr>
          <w:i/>
          <w:lang w:val="en-CA"/>
        </w:rPr>
        <w:t>Wisdom of the Crowd: Crowd Analysis Project</w:t>
      </w:r>
      <w:r w:rsidR="00F34F5A" w:rsidRPr="00661504">
        <w:rPr>
          <w:lang w:val="en-CA"/>
        </w:rPr>
        <w:t xml:space="preserve">. </w:t>
      </w:r>
      <w:r w:rsidR="00B12FFF">
        <w:rPr>
          <w:lang w:val="en-CA"/>
        </w:rPr>
        <w:t>P</w:t>
      </w:r>
      <w:r w:rsidR="00F34F5A" w:rsidRPr="00661504">
        <w:rPr>
          <w:lang w:val="en-CA"/>
        </w:rPr>
        <w:t xml:space="preserve">aper presented at the </w:t>
      </w:r>
      <w:r w:rsidR="00A262C2" w:rsidRPr="00A262C2">
        <w:rPr>
          <w:lang w:val="en-CA"/>
        </w:rPr>
        <w:t>15th Annual Meeting of the</w:t>
      </w:r>
      <w:r w:rsidR="00A262C2">
        <w:rPr>
          <w:lang w:val="en-CA"/>
        </w:rPr>
        <w:t xml:space="preserve"> </w:t>
      </w:r>
      <w:r w:rsidR="00A262C2" w:rsidRPr="00A262C2">
        <w:rPr>
          <w:lang w:val="en-CA"/>
        </w:rPr>
        <w:t>Society for Experimental Finance</w:t>
      </w:r>
      <w:r w:rsidR="00F34F5A" w:rsidRPr="00661504">
        <w:rPr>
          <w:lang w:val="en-CA"/>
        </w:rPr>
        <w:t xml:space="preserve">, </w:t>
      </w:r>
      <w:r w:rsidR="00A262C2">
        <w:rPr>
          <w:lang w:val="en-CA"/>
        </w:rPr>
        <w:t>Maastricht</w:t>
      </w:r>
      <w:r w:rsidR="00F34F5A" w:rsidRPr="00661504">
        <w:rPr>
          <w:lang w:val="en-CA"/>
        </w:rPr>
        <w:t xml:space="preserve">, </w:t>
      </w:r>
      <w:r w:rsidR="00A262C2">
        <w:rPr>
          <w:lang w:val="en-CA"/>
        </w:rPr>
        <w:t>Netherlands</w:t>
      </w:r>
      <w:r w:rsidR="00F34F5A" w:rsidRPr="00661504">
        <w:rPr>
          <w:lang w:val="en-CA"/>
        </w:rPr>
        <w:t>.</w:t>
      </w:r>
    </w:p>
    <w:p w14:paraId="6CA96973" w14:textId="6CE679BC" w:rsidR="00F864DA" w:rsidRPr="00661504" w:rsidRDefault="00F864DA" w:rsidP="009C0FA8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744FCC">
        <w:rPr>
          <w:lang w:val="en-CA"/>
        </w:rPr>
        <w:t xml:space="preserve">, </w:t>
      </w:r>
      <w:r w:rsidR="00744FCC" w:rsidRPr="00744FCC">
        <w:rPr>
          <w:u w:val="single"/>
          <w:lang w:val="en-CA"/>
        </w:rPr>
        <w:t>Rudnev, M</w:t>
      </w:r>
      <w:r w:rsidR="00744FCC">
        <w:rPr>
          <w:lang w:val="en-CA"/>
        </w:rPr>
        <w:t xml:space="preserve">., Clark, C., &amp; Tetlock, P. </w:t>
      </w:r>
      <w:r w:rsidRPr="00661504">
        <w:rPr>
          <w:lang w:val="en-CA"/>
        </w:rPr>
        <w:t>(20</w:t>
      </w:r>
      <w:r>
        <w:rPr>
          <w:lang w:val="en-CA"/>
        </w:rPr>
        <w:t>25</w:t>
      </w:r>
      <w:r w:rsidRPr="00661504">
        <w:rPr>
          <w:lang w:val="en-CA"/>
        </w:rPr>
        <w:t xml:space="preserve">, May). </w:t>
      </w:r>
      <w:r w:rsidR="009C0FA8" w:rsidRPr="009C0FA8">
        <w:rPr>
          <w:i/>
          <w:lang w:val="en-CA"/>
        </w:rPr>
        <w:t xml:space="preserve">Epistemics </w:t>
      </w:r>
      <w:r w:rsidR="009C0FA8">
        <w:rPr>
          <w:i/>
          <w:lang w:val="en-CA"/>
        </w:rPr>
        <w:t>p</w:t>
      </w:r>
      <w:r w:rsidR="009C0FA8" w:rsidRPr="009C0FA8">
        <w:rPr>
          <w:i/>
          <w:lang w:val="en-CA"/>
        </w:rPr>
        <w:t xml:space="preserve">redict </w:t>
      </w:r>
      <w:r w:rsidR="009C0FA8">
        <w:rPr>
          <w:i/>
          <w:lang w:val="en-CA"/>
        </w:rPr>
        <w:t>f</w:t>
      </w:r>
      <w:r w:rsidR="009C0FA8" w:rsidRPr="009C0FA8">
        <w:rPr>
          <w:i/>
          <w:lang w:val="en-CA"/>
        </w:rPr>
        <w:t xml:space="preserve">orecasting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ccuracy of </w:t>
      </w:r>
      <w:r w:rsidR="009C0FA8">
        <w:rPr>
          <w:i/>
          <w:lang w:val="en-CA"/>
        </w:rPr>
        <w:t>s</w:t>
      </w:r>
      <w:r w:rsidR="009C0FA8" w:rsidRPr="009C0FA8">
        <w:rPr>
          <w:i/>
          <w:lang w:val="en-CA"/>
        </w:rPr>
        <w:t xml:space="preserve">ocietal </w:t>
      </w:r>
      <w:r w:rsidR="009C0FA8">
        <w:rPr>
          <w:i/>
          <w:lang w:val="en-CA"/>
        </w:rPr>
        <w:t>c</w:t>
      </w:r>
      <w:r w:rsidR="009C0FA8" w:rsidRPr="009C0FA8">
        <w:rPr>
          <w:i/>
          <w:lang w:val="en-CA"/>
        </w:rPr>
        <w:t xml:space="preserve">hange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bove and </w:t>
      </w:r>
      <w:r w:rsidR="009C0FA8">
        <w:rPr>
          <w:i/>
          <w:lang w:val="en-CA"/>
        </w:rPr>
        <w:t>b</w:t>
      </w:r>
      <w:r w:rsidR="009C0FA8" w:rsidRPr="009C0FA8">
        <w:rPr>
          <w:i/>
          <w:lang w:val="en-CA"/>
        </w:rPr>
        <w:t>eyond</w:t>
      </w:r>
      <w:r w:rsidR="009C0FA8">
        <w:rPr>
          <w:i/>
          <w:lang w:val="en-CA"/>
        </w:rPr>
        <w:t xml:space="preserve"> c</w:t>
      </w:r>
      <w:r w:rsidR="009C0FA8" w:rsidRPr="009C0FA8">
        <w:rPr>
          <w:i/>
          <w:lang w:val="en-CA"/>
        </w:rPr>
        <w:t xml:space="preserve">ognitive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bility and </w:t>
      </w:r>
      <w:r w:rsidR="009C0FA8">
        <w:rPr>
          <w:i/>
          <w:lang w:val="en-CA"/>
        </w:rPr>
        <w:t>e</w:t>
      </w:r>
      <w:r w:rsidR="009C0FA8" w:rsidRPr="009C0FA8">
        <w:rPr>
          <w:i/>
          <w:lang w:val="en-CA"/>
        </w:rPr>
        <w:t>ducation</w:t>
      </w:r>
      <w:r w:rsidRPr="00661504">
        <w:rPr>
          <w:lang w:val="en-CA"/>
        </w:rPr>
        <w:t xml:space="preserve">. Competitive paper presented at the </w:t>
      </w:r>
      <w:r w:rsidR="004062F8">
        <w:rPr>
          <w:lang w:val="en-CA"/>
        </w:rPr>
        <w:t>2025</w:t>
      </w:r>
      <w:r w:rsidRPr="00661504">
        <w:rPr>
          <w:lang w:val="en-CA"/>
        </w:rPr>
        <w:t xml:space="preserve"> Southern Ontario Behavioural Decision Research Conference, </w:t>
      </w:r>
      <w:r>
        <w:rPr>
          <w:lang w:val="en-CA"/>
        </w:rPr>
        <w:t>Toronto</w:t>
      </w:r>
      <w:r w:rsidRPr="00661504">
        <w:rPr>
          <w:lang w:val="en-CA"/>
        </w:rPr>
        <w:t>, ON.</w:t>
      </w:r>
    </w:p>
    <w:p w14:paraId="5BC4F505" w14:textId="24CB24DB" w:rsidR="00744FCC" w:rsidRPr="00661504" w:rsidRDefault="00744FCC" w:rsidP="00744FCC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May)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>Discerning uncertainty using scalable approaches</w:t>
      </w:r>
      <w:r w:rsidRPr="00661504">
        <w:rPr>
          <w:bCs/>
          <w:lang w:val="en-CA"/>
        </w:rPr>
        <w:t xml:space="preserve">. </w:t>
      </w:r>
      <w:r w:rsidRPr="00661504">
        <w:rPr>
          <w:lang w:val="en-CA"/>
        </w:rPr>
        <w:t xml:space="preserve">Competitive </w:t>
      </w:r>
      <w:r>
        <w:rPr>
          <w:lang w:val="en-CA"/>
        </w:rPr>
        <w:t>data blitz</w:t>
      </w:r>
      <w:r w:rsidRPr="00661504">
        <w:rPr>
          <w:lang w:val="en-CA"/>
        </w:rPr>
        <w:t xml:space="preserve"> presented at the </w:t>
      </w:r>
      <w:r>
        <w:rPr>
          <w:lang w:val="en-CA"/>
        </w:rPr>
        <w:t>2025</w:t>
      </w:r>
      <w:r w:rsidRPr="00661504">
        <w:rPr>
          <w:lang w:val="en-CA"/>
        </w:rPr>
        <w:t xml:space="preserve"> Southern Ontario Behavioural Decision Research Conference, </w:t>
      </w:r>
      <w:r>
        <w:rPr>
          <w:lang w:val="en-CA"/>
        </w:rPr>
        <w:t>Toronto</w:t>
      </w:r>
      <w:r w:rsidRPr="00661504">
        <w:rPr>
          <w:lang w:val="en-CA"/>
        </w:rPr>
        <w:t>, ON.</w:t>
      </w:r>
    </w:p>
    <w:p w14:paraId="76C596A3" w14:textId="58F1F26B" w:rsidR="00F80C00" w:rsidRDefault="00F80C00" w:rsidP="004735ED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)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>Discerning uncertainty using scalable approach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>Data blitz talk</w:t>
      </w:r>
      <w:r w:rsidRPr="00661504">
        <w:rPr>
          <w:bCs/>
          <w:lang w:val="en-CA"/>
        </w:rPr>
        <w:t xml:space="preserve"> at the </w:t>
      </w:r>
      <w:r w:rsidRPr="00F80C00">
        <w:rPr>
          <w:bCs/>
          <w:lang w:val="en-CA"/>
        </w:rPr>
        <w:t xml:space="preserve">Computational Psychology Pre-conference </w:t>
      </w:r>
      <w:r>
        <w:rPr>
          <w:bCs/>
          <w:lang w:val="en-CA"/>
        </w:rPr>
        <w:t xml:space="preserve">of the </w:t>
      </w:r>
      <w:r w:rsidRPr="00661504">
        <w:rPr>
          <w:lang w:val="en-CA"/>
        </w:rPr>
        <w:t>2</w:t>
      </w:r>
      <w:r>
        <w:rPr>
          <w:lang w:val="en-CA"/>
        </w:rPr>
        <w:t>4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Denver, CO, USA</w:t>
      </w:r>
      <w:r>
        <w:rPr>
          <w:bCs/>
          <w:lang w:val="en-CA"/>
        </w:rPr>
        <w:t>.</w:t>
      </w:r>
    </w:p>
    <w:p w14:paraId="6D32E823" w14:textId="242D3E8E" w:rsidR="00E05829" w:rsidRDefault="00E05829" w:rsidP="004735ED">
      <w:pPr>
        <w:spacing w:after="240"/>
        <w:ind w:left="720" w:hanging="706"/>
        <w:rPr>
          <w:lang w:val="en-CA"/>
        </w:rPr>
      </w:pPr>
      <w:r w:rsidRPr="00E05829">
        <w:rPr>
          <w:bCs/>
          <w:lang w:val="en-CA"/>
        </w:rPr>
        <w:t xml:space="preserve">Amarasuriya, S. D., 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Uncovering folk notions in the conceptualization of wisdom in Sri Lanka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53788D9D" w14:textId="6120112B" w:rsidR="00E05829" w:rsidRDefault="00E05829" w:rsidP="00E05829">
      <w:pPr>
        <w:spacing w:after="240"/>
        <w:ind w:left="720" w:hanging="706"/>
        <w:rPr>
          <w:b/>
          <w:lang w:val="en-CA"/>
        </w:rPr>
      </w:pPr>
      <w:r w:rsidRPr="00E05829">
        <w:rPr>
          <w:bCs/>
          <w:lang w:val="en-CA"/>
        </w:rPr>
        <w:t xml:space="preserve">Amarasuriya, S. D., </w:t>
      </w:r>
      <w:r w:rsidRPr="00E05829">
        <w:rPr>
          <w:bCs/>
          <w:u w:val="single"/>
          <w:lang w:val="en-CA"/>
        </w:rPr>
        <w:t>Dhammage, T</w:t>
      </w:r>
      <w:r>
        <w:rPr>
          <w:bCs/>
          <w:lang w:val="en-CA"/>
        </w:rPr>
        <w:t xml:space="preserve">., </w:t>
      </w:r>
      <w:r w:rsidRPr="00E05829">
        <w:rPr>
          <w:bCs/>
          <w:lang w:val="en-CA"/>
        </w:rPr>
        <w:t xml:space="preserve">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Looking at things differently: The effects of perspective-taking on wise-reasoning and stress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10E437E9" w14:textId="25F6193C" w:rsidR="004735ED" w:rsidRDefault="004735ED" w:rsidP="004735E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4735ED">
        <w:rPr>
          <w:i/>
          <w:lang w:val="en-CA"/>
        </w:rPr>
        <w:t xml:space="preserve">Shadows of </w:t>
      </w:r>
      <w:r>
        <w:rPr>
          <w:i/>
          <w:lang w:val="en-CA"/>
        </w:rPr>
        <w:t>w</w:t>
      </w:r>
      <w:r w:rsidRPr="004735ED">
        <w:rPr>
          <w:i/>
          <w:lang w:val="en-CA"/>
        </w:rPr>
        <w:t xml:space="preserve">isdom: Classifying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eta-</w:t>
      </w:r>
      <w:r>
        <w:rPr>
          <w:i/>
          <w:lang w:val="en-CA"/>
        </w:rPr>
        <w:t>c</w:t>
      </w:r>
      <w:r w:rsidRPr="004735ED">
        <w:rPr>
          <w:i/>
          <w:lang w:val="en-CA"/>
        </w:rPr>
        <w:t xml:space="preserve">ognitive and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orally-</w:t>
      </w:r>
      <w:r>
        <w:rPr>
          <w:i/>
          <w:lang w:val="en-CA"/>
        </w:rPr>
        <w:t>g</w:t>
      </w:r>
      <w:r w:rsidRPr="004735ED">
        <w:rPr>
          <w:i/>
          <w:lang w:val="en-CA"/>
        </w:rPr>
        <w:t xml:space="preserve">rounded </w:t>
      </w:r>
      <w:r>
        <w:rPr>
          <w:i/>
          <w:lang w:val="en-CA"/>
        </w:rPr>
        <w:t>n</w:t>
      </w:r>
      <w:r w:rsidRPr="004735ED">
        <w:rPr>
          <w:i/>
          <w:lang w:val="en-CA"/>
        </w:rPr>
        <w:t xml:space="preserve">arrative </w:t>
      </w:r>
      <w:r>
        <w:rPr>
          <w:i/>
          <w:lang w:val="en-CA"/>
        </w:rPr>
        <w:t>c</w:t>
      </w:r>
      <w:r w:rsidRPr="004735ED">
        <w:rPr>
          <w:i/>
          <w:lang w:val="en-CA"/>
        </w:rPr>
        <w:t>ontent via Large Language Model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Pr="004735ED">
        <w:rPr>
          <w:lang w:val="en-CA"/>
        </w:rPr>
        <w:t xml:space="preserve">Natural </w:t>
      </w:r>
      <w:r w:rsidRPr="004735ED">
        <w:rPr>
          <w:lang w:val="en-CA"/>
        </w:rPr>
        <w:lastRenderedPageBreak/>
        <w:t>Language Processing in Personality Research: Emerging Approaches and Applications</w:t>
      </w:r>
      <w:r>
        <w:rPr>
          <w:lang w:val="en-CA"/>
        </w:rPr>
        <w:t xml:space="preserve">” </w:t>
      </w:r>
      <w:r w:rsidRPr="00661504">
        <w:rPr>
          <w:lang w:val="en-CA"/>
        </w:rPr>
        <w:t xml:space="preserve">chaired by </w:t>
      </w:r>
      <w:r w:rsidRPr="004735ED">
        <w:rPr>
          <w:u w:val="single"/>
          <w:lang w:val="en-CA"/>
        </w:rPr>
        <w:t>M. Rudnev</w:t>
      </w:r>
      <w:r>
        <w:rPr>
          <w:lang w:val="en-CA"/>
        </w:rPr>
        <w:t xml:space="preserve"> and </w:t>
      </w:r>
      <w:r w:rsidRPr="004735ED">
        <w:rPr>
          <w:b/>
          <w:bCs/>
          <w:lang w:val="en-CA"/>
        </w:rPr>
        <w:t>I. Grossman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6D2EC3A3" w14:textId="255208D5" w:rsidR="006D7DDD" w:rsidRDefault="006D7DDD" w:rsidP="006D7DDD">
      <w:pPr>
        <w:spacing w:after="240"/>
        <w:ind w:left="720" w:hanging="706"/>
        <w:rPr>
          <w:lang w:val="en-CA"/>
        </w:rPr>
      </w:pPr>
      <w:r w:rsidRPr="006D7DDD">
        <w:rPr>
          <w:bCs/>
          <w:u w:val="single"/>
          <w:lang w:val="en-CA"/>
        </w:rPr>
        <w:t>Izydorczak, K</w:t>
      </w:r>
      <w:r w:rsidRPr="006D7DDD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6D7DDD">
        <w:rPr>
          <w:i/>
          <w:lang w:val="en-CA"/>
        </w:rPr>
        <w:t>PANDexit - Predictions of post-pandemic cultur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ession “</w:t>
      </w:r>
      <w:r w:rsidRPr="006D7DDD">
        <w:rPr>
          <w:lang w:val="en-CA"/>
        </w:rPr>
        <w:t>The Role of Personality and Cognition and Social Psychological Research Questions</w:t>
      </w:r>
      <w:r>
        <w:rPr>
          <w:lang w:val="en-CA"/>
        </w:rPr>
        <w:t>”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57307C98" w14:textId="10328DCD" w:rsidR="0025081E" w:rsidRPr="00661504" w:rsidRDefault="0025081E" w:rsidP="0025081E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June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25081E">
        <w:rPr>
          <w:bCs/>
          <w:i/>
          <w:iCs/>
          <w:lang w:val="en-CA"/>
        </w:rPr>
        <w:t>The role of motives and context on judgmental preferenc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>Flash talk</w:t>
      </w:r>
      <w:r w:rsidRPr="00661504">
        <w:rPr>
          <w:bCs/>
          <w:lang w:val="en-CA"/>
        </w:rPr>
        <w:t xml:space="preserve"> presentation at the </w:t>
      </w:r>
      <w:r>
        <w:rPr>
          <w:bCs/>
          <w:lang w:val="en-CA"/>
        </w:rPr>
        <w:t xml:space="preserve">Social &amp; Personality Section Pre-conference of the </w:t>
      </w:r>
      <w:r>
        <w:rPr>
          <w:lang w:val="en-CA"/>
        </w:rPr>
        <w:t>a</w:t>
      </w:r>
      <w:r w:rsidRPr="00661504">
        <w:rPr>
          <w:lang w:val="en-CA"/>
        </w:rPr>
        <w:t xml:space="preserve">nnual </w:t>
      </w:r>
      <w:r>
        <w:rPr>
          <w:lang w:val="en-CA"/>
        </w:rPr>
        <w:t xml:space="preserve">Canadian Psychological Association </w:t>
      </w:r>
      <w:r w:rsidRPr="00661504">
        <w:rPr>
          <w:lang w:val="en-CA"/>
        </w:rPr>
        <w:t>Conference</w:t>
      </w:r>
      <w:r>
        <w:rPr>
          <w:lang w:val="en-CA"/>
        </w:rPr>
        <w:t>, Ottawa, ON, Canada</w:t>
      </w:r>
      <w:r w:rsidRPr="00661504">
        <w:rPr>
          <w:bCs/>
          <w:lang w:val="en-CA"/>
        </w:rPr>
        <w:t>.</w:t>
      </w:r>
    </w:p>
    <w:p w14:paraId="2A1E4266" w14:textId="5A4BE46D" w:rsidR="00A57A57" w:rsidRDefault="00A57A57" w:rsidP="00A57A57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64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68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69" w:name="_Hlk118152001"/>
      <w:bookmarkEnd w:id="65"/>
      <w:bookmarkEnd w:id="68"/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66"/>
    <w:bookmarkEnd w:id="69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bCs/>
          <w:u w:val="single"/>
          <w:lang w:val="de-DE"/>
        </w:rPr>
        <w:lastRenderedPageBreak/>
        <w:t>Dorfman, A</w:t>
      </w:r>
      <w:r w:rsidRPr="00AD6D2E">
        <w:rPr>
          <w:bCs/>
          <w:lang w:val="de-DE"/>
        </w:rPr>
        <w:t xml:space="preserve">., &amp; </w:t>
      </w:r>
      <w:r w:rsidRPr="00AD6D2E">
        <w:rPr>
          <w:b/>
          <w:lang w:val="de-DE"/>
        </w:rPr>
        <w:t>Grossmann, I.</w:t>
      </w:r>
      <w:r w:rsidRPr="00AD6D2E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70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70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57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71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71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lastRenderedPageBreak/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 E. W., Kitayama, S. &amp; Nisbett, R. E.</w:t>
      </w:r>
      <w:r w:rsidR="000632FC" w:rsidRPr="00AD6D2E">
        <w:rPr>
          <w:lang w:val="sv-SE"/>
        </w:rPr>
        <w:t xml:space="preserve"> (2018, </w:t>
      </w:r>
      <w:r w:rsidRPr="00AD6D2E">
        <w:rPr>
          <w:lang w:val="sv-SE"/>
        </w:rPr>
        <w:t>July</w:t>
      </w:r>
      <w:r w:rsidR="000632FC" w:rsidRPr="00AD6D2E">
        <w:rPr>
          <w:lang w:val="sv-SE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</w:t>
      </w:r>
      <w:r w:rsidRPr="00661504">
        <w:rPr>
          <w:lang w:val="en-CA"/>
        </w:rPr>
        <w:lastRenderedPageBreak/>
        <w:t xml:space="preserve">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2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72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bookmarkEnd w:id="67"/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 xml:space="preserve">Talk presented in the symposium “Fresh looks at classic perspectives: </w:t>
      </w:r>
      <w:r w:rsidRPr="00661504">
        <w:rPr>
          <w:lang w:val="en-CA"/>
        </w:rPr>
        <w:lastRenderedPageBreak/>
        <w:t>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73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73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4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74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EC6989">
        <w:rPr>
          <w:b/>
          <w:lang w:val="en-CA"/>
        </w:rPr>
        <w:t>Grossmann, I</w:t>
      </w:r>
      <w:r w:rsidRPr="00EC6989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, De Brigard, F., Luco, A., Newman, G. E., Knobe, J. (2015, </w:t>
      </w:r>
      <w:r w:rsidR="00A70F3B" w:rsidRPr="00AD6D2E">
        <w:rPr>
          <w:lang w:val="sv-SE"/>
        </w:rPr>
        <w:t>July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5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6" w:name="_Hlk63976601"/>
      <w:bookmarkEnd w:id="75"/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De Brigard, F., Luco, A., Newman, G. E., Knobe, J. (2015</w:t>
      </w:r>
      <w:r w:rsidR="00AF1E20" w:rsidRPr="00AD6D2E">
        <w:rPr>
          <w:lang w:val="sv-SE"/>
        </w:rPr>
        <w:t>, June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76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EC6989">
        <w:rPr>
          <w:b/>
          <w:lang w:val="en-CA"/>
        </w:rPr>
        <w:t>Grossmann, I.</w:t>
      </w:r>
      <w:r w:rsidRPr="00EC6989">
        <w:rPr>
          <w:lang w:val="en-CA"/>
        </w:rPr>
        <w:t xml:space="preserve"> </w:t>
      </w:r>
      <w:r w:rsidR="001D3112" w:rsidRPr="00EC6989">
        <w:rPr>
          <w:lang w:val="en-CA"/>
        </w:rPr>
        <w:t xml:space="preserve">&amp; Varnum, M.E.W. </w:t>
      </w:r>
      <w:r w:rsidRPr="00EC6989">
        <w:rPr>
          <w:lang w:val="en-CA"/>
        </w:rPr>
        <w:t>(</w:t>
      </w:r>
      <w:r w:rsidR="007013FE" w:rsidRPr="00EC6989">
        <w:rPr>
          <w:lang w:val="en-CA"/>
        </w:rPr>
        <w:t>2013, June</w:t>
      </w:r>
      <w:r w:rsidRPr="00EC6989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 xml:space="preserve">19th International </w:t>
      </w:r>
      <w:r w:rsidRPr="00661504">
        <w:rPr>
          <w:bCs/>
          <w:lang w:val="en-CA"/>
        </w:rPr>
        <w:lastRenderedPageBreak/>
        <w:t>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EC6989">
        <w:rPr>
          <w:b/>
          <w:lang w:val="en-CA"/>
        </w:rPr>
        <w:t>Grossmann, I.</w:t>
      </w:r>
      <w:r w:rsidRPr="00EC6989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77" w:name="_Hlk160968212"/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38080454" w14:textId="1D61BE1B" w:rsidR="00F80C00" w:rsidRDefault="00F80C00" w:rsidP="00C52F11">
      <w:pPr>
        <w:spacing w:after="240"/>
        <w:ind w:left="720" w:hanging="706"/>
        <w:rPr>
          <w:u w:val="single"/>
          <w:lang w:val="en-CA"/>
        </w:rPr>
      </w:pPr>
      <w:bookmarkStart w:id="78" w:name="_Hlk185433815"/>
      <w:r>
        <w:rPr>
          <w:u w:val="single"/>
          <w:lang w:val="en-CA"/>
        </w:rPr>
        <w:t>Diep, P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 w:rsidRPr="00F80C00">
        <w:rPr>
          <w:u w:val="single"/>
          <w:lang w:val="en-CA"/>
        </w:rPr>
        <w:t>Matthews, M</w:t>
      </w:r>
      <w:r>
        <w:rPr>
          <w:lang w:val="en-CA"/>
        </w:rPr>
        <w:t xml:space="preserve">., Clark, C. C., Tetlock, P. E., &amp; </w:t>
      </w:r>
      <w:r w:rsidRPr="00661504">
        <w:rPr>
          <w:b/>
          <w:lang w:val="en-CA"/>
        </w:rPr>
        <w:t xml:space="preserve">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 xml:space="preserve">Can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e </w:t>
      </w:r>
      <w:r>
        <w:rPr>
          <w:bCs/>
          <w:i/>
          <w:iCs/>
          <w:lang w:val="en-CA"/>
        </w:rPr>
        <w:t>t</w:t>
      </w:r>
      <w:r w:rsidRPr="00F80C00">
        <w:rPr>
          <w:bCs/>
          <w:i/>
          <w:iCs/>
          <w:lang w:val="en-CA"/>
        </w:rPr>
        <w:t xml:space="preserve">rust </w:t>
      </w:r>
      <w:r>
        <w:rPr>
          <w:bCs/>
          <w:i/>
          <w:iCs/>
          <w:lang w:val="en-CA"/>
        </w:rPr>
        <w:t>e</w:t>
      </w:r>
      <w:r w:rsidRPr="00F80C00">
        <w:rPr>
          <w:bCs/>
          <w:i/>
          <w:iCs/>
          <w:lang w:val="en-CA"/>
        </w:rPr>
        <w:t xml:space="preserve">xperts’ </w:t>
      </w:r>
      <w:r>
        <w:rPr>
          <w:bCs/>
          <w:i/>
          <w:iCs/>
          <w:lang w:val="en-CA"/>
        </w:rPr>
        <w:t>d</w:t>
      </w:r>
      <w:r w:rsidRPr="00F80C00">
        <w:rPr>
          <w:bCs/>
          <w:i/>
          <w:iCs/>
          <w:lang w:val="en-CA"/>
        </w:rPr>
        <w:t xml:space="preserve">ata in </w:t>
      </w:r>
      <w:r>
        <w:rPr>
          <w:bCs/>
          <w:i/>
          <w:iCs/>
          <w:lang w:val="en-CA"/>
        </w:rPr>
        <w:t>j</w:t>
      </w:r>
      <w:r w:rsidRPr="00F80C00">
        <w:rPr>
          <w:bCs/>
          <w:i/>
          <w:iCs/>
          <w:lang w:val="en-CA"/>
        </w:rPr>
        <w:t xml:space="preserve">udgments of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here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e are </w:t>
      </w:r>
      <w:r>
        <w:rPr>
          <w:bCs/>
          <w:i/>
          <w:iCs/>
          <w:lang w:val="en-CA"/>
        </w:rPr>
        <w:t>h</w:t>
      </w:r>
      <w:r w:rsidRPr="00F80C00">
        <w:rPr>
          <w:bCs/>
          <w:i/>
          <w:iCs/>
          <w:lang w:val="en-CA"/>
        </w:rPr>
        <w:t>eading?</w:t>
      </w:r>
      <w:r>
        <w:rPr>
          <w:bCs/>
          <w:i/>
          <w:iCs/>
          <w:lang w:val="en-CA"/>
        </w:rPr>
        <w:t xml:space="preserve"> </w:t>
      </w:r>
      <w:r w:rsidRPr="00F80C00">
        <w:rPr>
          <w:bCs/>
          <w:i/>
          <w:iCs/>
          <w:lang w:val="en-CA"/>
        </w:rPr>
        <w:t xml:space="preserve">Evaluating </w:t>
      </w:r>
      <w:r>
        <w:rPr>
          <w:bCs/>
          <w:i/>
          <w:iCs/>
          <w:lang w:val="en-CA"/>
        </w:rPr>
        <w:t>i</w:t>
      </w:r>
      <w:r w:rsidRPr="00F80C00">
        <w:rPr>
          <w:bCs/>
          <w:i/>
          <w:iCs/>
          <w:lang w:val="en-CA"/>
        </w:rPr>
        <w:t xml:space="preserve">ndicators in </w:t>
      </w:r>
      <w:r>
        <w:rPr>
          <w:bCs/>
          <w:i/>
          <w:iCs/>
          <w:lang w:val="en-CA"/>
        </w:rPr>
        <w:t>e</w:t>
      </w:r>
      <w:r w:rsidRPr="00F80C00">
        <w:rPr>
          <w:bCs/>
          <w:i/>
          <w:iCs/>
          <w:lang w:val="en-CA"/>
        </w:rPr>
        <w:t>xperts</w:t>
      </w:r>
      <w:r>
        <w:rPr>
          <w:bCs/>
          <w:i/>
          <w:iCs/>
          <w:lang w:val="en-CA"/>
        </w:rPr>
        <w:t>’</w:t>
      </w:r>
      <w:r w:rsidR="00C8567D">
        <w:rPr>
          <w:bCs/>
          <w:i/>
          <w:iCs/>
          <w:lang w:val="en-CA"/>
        </w:rPr>
        <w:t xml:space="preserve"> </w:t>
      </w:r>
      <w:r>
        <w:rPr>
          <w:bCs/>
          <w:i/>
          <w:iCs/>
          <w:lang w:val="en-CA"/>
        </w:rPr>
        <w:t>j</w:t>
      </w:r>
      <w:r w:rsidRPr="00F80C00">
        <w:rPr>
          <w:bCs/>
          <w:i/>
          <w:iCs/>
          <w:lang w:val="en-CA"/>
        </w:rPr>
        <w:t xml:space="preserve">udgments of </w:t>
      </w:r>
      <w:r>
        <w:rPr>
          <w:bCs/>
          <w:i/>
          <w:iCs/>
          <w:lang w:val="en-CA"/>
        </w:rPr>
        <w:t>s</w:t>
      </w:r>
      <w:r w:rsidRPr="00F80C00">
        <w:rPr>
          <w:bCs/>
          <w:i/>
          <w:iCs/>
          <w:lang w:val="en-CA"/>
        </w:rPr>
        <w:t xml:space="preserve">ocial </w:t>
      </w:r>
      <w:r>
        <w:rPr>
          <w:bCs/>
          <w:i/>
          <w:iCs/>
          <w:lang w:val="en-CA"/>
        </w:rPr>
        <w:t>c</w:t>
      </w:r>
      <w:r w:rsidRPr="00F80C00">
        <w:rPr>
          <w:bCs/>
          <w:i/>
          <w:iCs/>
          <w:lang w:val="en-CA"/>
        </w:rPr>
        <w:t>hange</w:t>
      </w:r>
      <w:r w:rsidRPr="00661504">
        <w:rPr>
          <w:bCs/>
          <w:lang w:val="en-CA"/>
        </w:rPr>
        <w:t xml:space="preserve">. Poster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4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Society for Personality and Social Psychology Conference</w:t>
      </w:r>
      <w:r>
        <w:rPr>
          <w:lang w:val="en-CA"/>
        </w:rPr>
        <w:t>, Denver, CO, USA</w:t>
      </w:r>
      <w:r w:rsidRPr="00661504">
        <w:rPr>
          <w:bCs/>
          <w:lang w:val="en-CA"/>
        </w:rPr>
        <w:t>.</w:t>
      </w:r>
      <w:r w:rsidR="00C8567D">
        <w:rPr>
          <w:bCs/>
          <w:lang w:val="en-CA"/>
        </w:rPr>
        <w:t xml:space="preserve"> </w:t>
      </w:r>
    </w:p>
    <w:p w14:paraId="4B7973A8" w14:textId="645A098E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77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bookmarkEnd w:id="78"/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>, &amp;</w:t>
      </w:r>
      <w:r w:rsidRPr="00AD6D2E">
        <w:rPr>
          <w:b/>
          <w:lang w:val="sv-SE"/>
        </w:rPr>
        <w:t xml:space="preserve"> Grossmann, I. </w:t>
      </w:r>
      <w:r w:rsidRPr="00AD6D2E">
        <w:rPr>
          <w:bCs/>
          <w:lang w:val="sv-SE"/>
        </w:rPr>
        <w:t>(2020, December).</w:t>
      </w:r>
      <w:r w:rsidRPr="00AD6D2E">
        <w:rPr>
          <w:b/>
          <w:lang w:val="sv-SE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lastRenderedPageBreak/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AD6D2E">
        <w:rPr>
          <w:bCs/>
          <w:lang w:val="sv-SE"/>
        </w:rPr>
        <w:lastRenderedPageBreak/>
        <w:t xml:space="preserve">Varnum, M. E. W., </w:t>
      </w: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>, Nisbett, R.E., Kitayama, S., Katunar, D.</w:t>
      </w:r>
      <w:r w:rsidR="0046252D" w:rsidRPr="00AD6D2E">
        <w:rPr>
          <w:bCs/>
          <w:lang w:val="sv-SE"/>
        </w:rPr>
        <w:t xml:space="preserve"> </w:t>
      </w:r>
      <w:r w:rsidRPr="00AD6D2E">
        <w:rPr>
          <w:bCs/>
          <w:lang w:val="sv-SE"/>
        </w:rPr>
        <w:t>(2007</w:t>
      </w:r>
      <w:r w:rsidR="0046252D" w:rsidRPr="00AD6D2E">
        <w:rPr>
          <w:bCs/>
          <w:lang w:val="sv-SE"/>
        </w:rPr>
        <w:t>, April</w:t>
      </w:r>
      <w:r w:rsidRPr="00AD6D2E">
        <w:rPr>
          <w:bCs/>
          <w:lang w:val="sv-S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3A69CAA3" w14:textId="77777777" w:rsidR="009D1200" w:rsidRDefault="009D1200">
      <w:pPr>
        <w:rPr>
          <w:b/>
          <w:lang w:val="en-CA"/>
        </w:rPr>
      </w:pPr>
      <w:r>
        <w:rPr>
          <w:b/>
          <w:lang w:val="en-CA"/>
        </w:rPr>
        <w:br w:type="page"/>
      </w:r>
    </w:p>
    <w:p w14:paraId="287F5BE3" w14:textId="4EFC26D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40B8C969" w14:textId="2EB9CD50" w:rsidR="009E4939" w:rsidRDefault="009E4939">
      <w:pPr>
        <w:rPr>
          <w:b/>
          <w:lang w:val="en-CA"/>
        </w:rPr>
      </w:pPr>
    </w:p>
    <w:p w14:paraId="10D1F3CF" w14:textId="6D6E6F82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559DA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ED00B72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D8294C">
              <w:rPr>
                <w:color w:val="000000"/>
                <w:lang w:val="en-CA"/>
              </w:rPr>
              <w:t>4</w:t>
            </w:r>
            <w:r w:rsidR="00B068DC">
              <w:rPr>
                <w:color w:val="000000"/>
                <w:lang w:val="en-CA"/>
              </w:rPr>
              <w:t xml:space="preserve">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4D8EADC5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</w:t>
            </w:r>
            <w:r w:rsidR="00F60D97">
              <w:rPr>
                <w:b/>
                <w:color w:val="000000"/>
                <w:lang w:val="en-CA"/>
              </w:rPr>
              <w:t>/389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559DA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559DA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559DA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559DA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559DA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559DA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559DA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559DA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772966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772966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559DA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559DA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559DA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559DA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559DA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79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</w:t>
            </w:r>
            <w:r w:rsidRPr="00661504">
              <w:rPr>
                <w:color w:val="000000"/>
                <w:lang w:val="en-CA"/>
              </w:rPr>
              <w:lastRenderedPageBreak/>
              <w:t xml:space="preserve">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559DA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79"/>
      <w:tr w:rsidR="00626DD1" w:rsidRPr="006559DA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559DA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559DA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559DA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559DA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559DA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559DA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559DA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559DA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559DA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559DA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559DA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559DA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13B3E7F8" w14:textId="77777777" w:rsidR="00A7129C" w:rsidRDefault="00A7129C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</w:p>
    <w:p w14:paraId="04F44048" w14:textId="3832E625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E5722" w:rsidRPr="00661504" w14:paraId="538F9D1A" w14:textId="77777777" w:rsidTr="00296631">
        <w:tc>
          <w:tcPr>
            <w:tcW w:w="1818" w:type="dxa"/>
          </w:tcPr>
          <w:p w14:paraId="1D1928E9" w14:textId="38915C3D" w:rsidR="002E5722" w:rsidRDefault="002E572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80" w:name="_Hlk178589958"/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69433D32" w14:textId="10CB36B1" w:rsidR="002E5722" w:rsidRDefault="002E5722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Maryam </w:t>
            </w:r>
            <w:r w:rsidRPr="002E5722">
              <w:rPr>
                <w:iCs/>
                <w:color w:val="000000"/>
                <w:lang w:val="en-CA"/>
              </w:rPr>
              <w:t>Ghorbansabagh</w:t>
            </w:r>
          </w:p>
        </w:tc>
      </w:tr>
      <w:tr w:rsidR="00E47789" w:rsidRPr="00661504" w14:paraId="477B6214" w14:textId="77777777" w:rsidTr="00296631">
        <w:tc>
          <w:tcPr>
            <w:tcW w:w="1818" w:type="dxa"/>
          </w:tcPr>
          <w:p w14:paraId="1883BB13" w14:textId="661BAE28" w:rsidR="00E47789" w:rsidRDefault="00E4778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10AC9276" w14:textId="70FDB1FB" w:rsidR="00E47789" w:rsidRPr="000524B9" w:rsidRDefault="00E4778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>Peter Diep</w:t>
            </w:r>
          </w:p>
        </w:tc>
      </w:tr>
      <w:tr w:rsidR="000524B9" w:rsidRPr="00661504" w14:paraId="46C09A27" w14:textId="77777777" w:rsidTr="00296631">
        <w:tc>
          <w:tcPr>
            <w:tcW w:w="1818" w:type="dxa"/>
          </w:tcPr>
          <w:p w14:paraId="06858AA9" w14:textId="03F9C7F9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</w:t>
            </w:r>
            <w:r w:rsidR="00BB21F7">
              <w:rPr>
                <w:lang w:val="en-CA"/>
              </w:rPr>
              <w:t>2025</w:t>
            </w:r>
            <w:r>
              <w:rPr>
                <w:lang w:val="en-CA"/>
              </w:rPr>
              <w:t xml:space="preserve">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</w:p>
        </w:tc>
      </w:tr>
      <w:bookmarkEnd w:id="80"/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81" w:name="_Hlk178590049"/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bookmarkEnd w:id="81"/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82" w:name="_Hlk178590118"/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bookmarkEnd w:id="82"/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B0418" w:rsidRPr="00661504" w14:paraId="37FD1B0B" w14:textId="77777777" w:rsidTr="00296631">
        <w:tc>
          <w:tcPr>
            <w:tcW w:w="1818" w:type="dxa"/>
          </w:tcPr>
          <w:p w14:paraId="19A6F7A5" w14:textId="2FFAA828" w:rsidR="00AB0418" w:rsidRPr="00661504" w:rsidRDefault="00AB0418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4 </w:t>
            </w:r>
            <w:r w:rsidRPr="00661504">
              <w:rPr>
                <w:lang w:val="en-CA"/>
              </w:rPr>
              <w:t xml:space="preserve">– </w:t>
            </w:r>
            <w:r w:rsidR="00BB21F7">
              <w:rPr>
                <w:lang w:val="en-CA"/>
              </w:rPr>
              <w:t>2025</w:t>
            </w:r>
          </w:p>
        </w:tc>
        <w:tc>
          <w:tcPr>
            <w:tcW w:w="8203" w:type="dxa"/>
          </w:tcPr>
          <w:p w14:paraId="35772CC4" w14:textId="063687D5" w:rsidR="00AB0418" w:rsidRPr="00661504" w:rsidRDefault="00AB0418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Irsa Duka</w:t>
            </w:r>
          </w:p>
        </w:tc>
      </w:tr>
      <w:tr w:rsidR="00AB0418" w:rsidRPr="00661504" w14:paraId="15D0D591" w14:textId="77777777" w:rsidTr="00296631">
        <w:tc>
          <w:tcPr>
            <w:tcW w:w="1818" w:type="dxa"/>
          </w:tcPr>
          <w:p w14:paraId="17CA61BF" w14:textId="6DE8FF16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lastRenderedPageBreak/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 w:rsidR="00E47789">
              <w:rPr>
                <w:lang w:val="en-CA"/>
              </w:rPr>
              <w:t>2024</w:t>
            </w:r>
          </w:p>
        </w:tc>
        <w:tc>
          <w:tcPr>
            <w:tcW w:w="8203" w:type="dxa"/>
          </w:tcPr>
          <w:p w14:paraId="4A14AA29" w14:textId="22C7004A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591D5A4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AB041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559DA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559DA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559DA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68EECF10" w14:textId="77777777" w:rsidR="001033ED" w:rsidRDefault="001033ED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</w:p>
    <w:p w14:paraId="5C5961F2" w14:textId="201BE361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559DA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559DA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559DA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06BD4712" w:rsidR="00DF29BB" w:rsidRPr="007F04E1" w:rsidRDefault="00DF29BB" w:rsidP="00D93BC8">
      <w:pPr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6D55E9" w:rsidRPr="006559DA" w14:paraId="4157CB49" w14:textId="77777777" w:rsidTr="00216255">
        <w:tc>
          <w:tcPr>
            <w:tcW w:w="1818" w:type="dxa"/>
          </w:tcPr>
          <w:p w14:paraId="6D915960" w14:textId="2A3F3413" w:rsidR="006D55E9" w:rsidRPr="00661504" w:rsidRDefault="006D55E9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5</w:t>
            </w:r>
          </w:p>
        </w:tc>
        <w:tc>
          <w:tcPr>
            <w:tcW w:w="8203" w:type="dxa"/>
          </w:tcPr>
          <w:p w14:paraId="7C1EB6CD" w14:textId="1B383681" w:rsidR="006D55E9" w:rsidRPr="00AF116A" w:rsidRDefault="000F4036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AF116A">
              <w:rPr>
                <w:lang w:val="en-CA"/>
              </w:rPr>
              <w:t>Michael Wong, Media Lab</w:t>
            </w:r>
            <w:r w:rsidR="00AF116A" w:rsidRPr="00AF116A">
              <w:rPr>
                <w:lang w:val="en-CA"/>
              </w:rPr>
              <w:t>, Massachusetts Institute of</w:t>
            </w:r>
            <w:r w:rsidR="00AF116A">
              <w:rPr>
                <w:lang w:val="en-CA"/>
              </w:rPr>
              <w:t xml:space="preserve"> Technology, USA</w:t>
            </w:r>
          </w:p>
        </w:tc>
      </w:tr>
      <w:tr w:rsidR="00FF3C53" w:rsidRPr="006559DA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559DA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559DA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559DA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559DA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394AE12F" w14:textId="77777777" w:rsidR="00502912" w:rsidRDefault="00502912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</w:p>
    <w:p w14:paraId="70BB61D6" w14:textId="3245C2B1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F116A" w:rsidRPr="006559DA" w14:paraId="543EABCC" w14:textId="77777777" w:rsidTr="002A28CF">
        <w:tc>
          <w:tcPr>
            <w:tcW w:w="1818" w:type="dxa"/>
          </w:tcPr>
          <w:p w14:paraId="22052475" w14:textId="26129F4B" w:rsidR="00AF116A" w:rsidRPr="00661504" w:rsidRDefault="00AF116A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5</w:t>
            </w:r>
          </w:p>
        </w:tc>
        <w:tc>
          <w:tcPr>
            <w:tcW w:w="8203" w:type="dxa"/>
          </w:tcPr>
          <w:p w14:paraId="3A546F4D" w14:textId="353AFA9D" w:rsidR="00AF116A" w:rsidRPr="00661504" w:rsidRDefault="00AF116A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Laura Blanco, </w:t>
            </w:r>
            <w:r w:rsidR="001033ED">
              <w:rPr>
                <w:lang w:val="en-CA"/>
              </w:rPr>
              <w:t>Faculty</w:t>
            </w:r>
            <w:r>
              <w:rPr>
                <w:lang w:val="en-CA"/>
              </w:rPr>
              <w:t xml:space="preserve"> </w:t>
            </w:r>
            <w:r w:rsidR="00785EF8">
              <w:rPr>
                <w:lang w:val="en-CA"/>
              </w:rPr>
              <w:t>of Environment, University of Waterloo, Canada</w:t>
            </w:r>
          </w:p>
        </w:tc>
      </w:tr>
      <w:tr w:rsidR="00FF3C53" w:rsidRPr="006559DA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559DA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559DA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3AB07F99" w14:textId="77777777" w:rsidR="001033ED" w:rsidRDefault="001033ED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</w:p>
    <w:p w14:paraId="6A576228" w14:textId="32AD3AAB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559DA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559DA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559DA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559DA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559DA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559DA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559DA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83" w:name="_Hlk185434794"/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6559DA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559DA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559DA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bookmarkEnd w:id="83"/>
      <w:tr w:rsidR="002D4066" w:rsidRPr="006559DA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6559DA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2D4066" w:rsidRPr="006559DA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6559DA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6559DA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6559DA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6559DA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6559DA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6559DA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6559DA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6559DA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6559DA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6559DA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6559DA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6559DA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6559DA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B0C3F61" w14:textId="3FF0C1A9" w:rsidR="00AD6D2E" w:rsidRDefault="00AD6D2E">
      <w:pPr>
        <w:rPr>
          <w:b/>
          <w:bCs/>
          <w:lang w:val="en-CA"/>
        </w:rPr>
      </w:pPr>
    </w:p>
    <w:p w14:paraId="48B8411F" w14:textId="74611269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559DA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4" w:name="_Hlk185438957"/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364356EC" w:rsidR="009563C1" w:rsidRPr="00661504" w:rsidRDefault="00817299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Founder and c</w:t>
            </w:r>
            <w:r w:rsidR="00A5015D" w:rsidRPr="00661504">
              <w:rPr>
                <w:lang w:val="en-CA" w:eastAsia="en-CA"/>
              </w:rPr>
              <w:t>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559DA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559DA" w14:paraId="070656E4" w14:textId="77777777" w:rsidTr="000C5FFA">
        <w:tc>
          <w:tcPr>
            <w:tcW w:w="1800" w:type="dxa"/>
          </w:tcPr>
          <w:p w14:paraId="38BB3CB9" w14:textId="416E5AC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85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85"/>
            <w:r w:rsidR="00C32745">
              <w:rPr>
                <w:color w:val="000000"/>
                <w:lang w:val="en-CA" w:eastAsia="en-CA"/>
              </w:rPr>
              <w:t xml:space="preserve">, </w:t>
            </w:r>
            <w:r w:rsidR="00AD6D2E" w:rsidRPr="00661504">
              <w:rPr>
                <w:color w:val="000000"/>
                <w:lang w:val="en-CA" w:eastAsia="en-CA"/>
              </w:rPr>
              <w:t>202</w:t>
            </w:r>
            <w:r w:rsidR="00AD6D2E">
              <w:rPr>
                <w:color w:val="000000"/>
                <w:lang w:val="en-CA" w:eastAsia="en-CA"/>
              </w:rPr>
              <w:t>3</w:t>
            </w:r>
            <w:r w:rsidR="00AD6D2E" w:rsidRPr="00661504">
              <w:rPr>
                <w:color w:val="000000"/>
                <w:lang w:val="en-CA" w:eastAsia="en-CA"/>
              </w:rPr>
              <w:t xml:space="preserve"> – 202</w:t>
            </w:r>
            <w:r w:rsidR="00DC0187">
              <w:rPr>
                <w:color w:val="000000"/>
                <w:lang w:val="en-CA" w:eastAsia="en-CA"/>
              </w:rPr>
              <w:t>6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bookmarkEnd w:id="84"/>
      <w:tr w:rsidR="009563C1" w:rsidRPr="006559DA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559DA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559DA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559DA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559DA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559DA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559DA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559DA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559DA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559DA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559DA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559DA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559DA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559DA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559DA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559DA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86" w:name="_Hlk185439096"/>
      <w:r w:rsidRPr="007F04E1">
        <w:rPr>
          <w:b/>
          <w:iCs/>
          <w:lang w:val="en-CA" w:eastAsia="en-CA"/>
        </w:rPr>
        <w:t>Professional</w:t>
      </w:r>
    </w:p>
    <w:p w14:paraId="4D36CFC4" w14:textId="77777777" w:rsidR="00DC0187" w:rsidRDefault="00DC0187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541FE310" w14:textId="419D5E48" w:rsidR="007F04E1" w:rsidRPr="00DC0187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DC0187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51C7E" w:rsidRPr="006559DA" w14:paraId="2E80645B" w14:textId="77777777" w:rsidTr="000C5FFA">
        <w:tc>
          <w:tcPr>
            <w:tcW w:w="1800" w:type="dxa"/>
          </w:tcPr>
          <w:p w14:paraId="7A089FB3" w14:textId="3FDC3E6A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7E3855F" w14:textId="08C1023C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6" w:history="1">
              <w:r w:rsidRPr="00351C7E">
                <w:rPr>
                  <w:rStyle w:val="Hyperlink"/>
                  <w:lang w:val="en-CA" w:eastAsia="en-CA"/>
                </w:rPr>
                <w:t>Wise Judgment Consortium</w:t>
              </w:r>
            </w:hyperlink>
          </w:p>
        </w:tc>
      </w:tr>
      <w:tr w:rsidR="00420347" w:rsidRPr="006559DA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351C7E" w:rsidRPr="006559DA" w14:paraId="713A32C9" w14:textId="77777777" w:rsidTr="000C5FFA">
        <w:tc>
          <w:tcPr>
            <w:tcW w:w="1800" w:type="dxa"/>
          </w:tcPr>
          <w:p w14:paraId="0C985FD8" w14:textId="6513A700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 – 2024</w:t>
            </w:r>
          </w:p>
        </w:tc>
        <w:tc>
          <w:tcPr>
            <w:tcW w:w="8370" w:type="dxa"/>
          </w:tcPr>
          <w:p w14:paraId="4CA1AB6C" w14:textId="7437005E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7" w:history="1">
              <w:r w:rsidRPr="00351C7E">
                <w:rPr>
                  <w:rStyle w:val="Hyperlink"/>
                  <w:lang w:val="en-CA" w:eastAsia="en-CA"/>
                </w:rPr>
                <w:t>Futurescape Project</w:t>
              </w:r>
            </w:hyperlink>
          </w:p>
        </w:tc>
      </w:tr>
      <w:bookmarkEnd w:id="86"/>
      <w:tr w:rsidR="007F04E1" w:rsidRPr="006559DA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78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559DA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79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559DA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7" w:name="_Hlk61029988"/>
            <w:bookmarkStart w:id="88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559DA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89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89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87"/>
      <w:tr w:rsidR="00621294" w:rsidRPr="006559DA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559DA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88"/>
      <w:tr w:rsidR="00621294" w:rsidRPr="006559DA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559DA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DC0187" w:rsidRDefault="00621294" w:rsidP="00621294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0" w:name="_Hlk185439153"/>
      <w:r w:rsidRPr="00DC0187">
        <w:rPr>
          <w:b/>
          <w:bCs/>
          <w:i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90E84" w:rsidRPr="006559DA" w14:paraId="71F6F836" w14:textId="77777777" w:rsidTr="000C5FFA">
        <w:tc>
          <w:tcPr>
            <w:tcW w:w="1800" w:type="dxa"/>
          </w:tcPr>
          <w:p w14:paraId="1D603B59" w14:textId="1E42D8D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0FD1780B" w14:textId="0AFBC3C2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</w:t>
            </w:r>
            <w:r>
              <w:rPr>
                <w:lang w:val="en-CA" w:eastAsia="en-CA"/>
              </w:rPr>
              <w:t>European Association for</w:t>
            </w:r>
            <w:r w:rsidRPr="00661504">
              <w:rPr>
                <w:lang w:val="en-CA" w:eastAsia="en-CA"/>
              </w:rPr>
              <w:t xml:space="preserve"> Personality </w:t>
            </w:r>
            <w:r>
              <w:rPr>
                <w:lang w:val="en-CA" w:eastAsia="en-CA"/>
              </w:rPr>
              <w:t>Psychology</w:t>
            </w:r>
          </w:p>
        </w:tc>
      </w:tr>
      <w:bookmarkEnd w:id="90"/>
      <w:tr w:rsidR="00490E84" w:rsidRPr="006559DA" w14:paraId="36285589" w14:textId="77777777" w:rsidTr="000C5FFA">
        <w:tc>
          <w:tcPr>
            <w:tcW w:w="1800" w:type="dxa"/>
          </w:tcPr>
          <w:p w14:paraId="3D3F067C" w14:textId="724AB330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21</w:t>
            </w:r>
          </w:p>
        </w:tc>
        <w:tc>
          <w:tcPr>
            <w:tcW w:w="8370" w:type="dxa"/>
          </w:tcPr>
          <w:p w14:paraId="35E891A6" w14:textId="126BF5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 Meeting of the Asian Association of Social Psychology</w:t>
            </w:r>
          </w:p>
        </w:tc>
      </w:tr>
      <w:tr w:rsidR="00490E84" w:rsidRPr="006559DA" w14:paraId="4BF1FE07" w14:textId="77777777" w:rsidTr="000C5FFA">
        <w:tc>
          <w:tcPr>
            <w:tcW w:w="1800" w:type="dxa"/>
          </w:tcPr>
          <w:p w14:paraId="5A856066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Society for Research in Personality </w:t>
            </w:r>
          </w:p>
        </w:tc>
      </w:tr>
      <w:tr w:rsidR="00490E84" w:rsidRPr="006559DA" w14:paraId="1FC93C56" w14:textId="77777777" w:rsidTr="000C5FFA">
        <w:tc>
          <w:tcPr>
            <w:tcW w:w="1800" w:type="dxa"/>
          </w:tcPr>
          <w:p w14:paraId="1DAB2AA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490E84" w:rsidRPr="006559DA" w14:paraId="14D800E3" w14:textId="77777777" w:rsidTr="000C5FFA">
        <w:tc>
          <w:tcPr>
            <w:tcW w:w="1800" w:type="dxa"/>
          </w:tcPr>
          <w:p w14:paraId="061C74D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559DA" w14:paraId="1FDDB8B6" w14:textId="77777777" w:rsidTr="000C5FFA">
        <w:tc>
          <w:tcPr>
            <w:tcW w:w="1800" w:type="dxa"/>
          </w:tcPr>
          <w:p w14:paraId="3DA6BA44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6559DA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490E84" w:rsidRPr="006559DA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490E84" w:rsidRPr="006559DA" w14:paraId="55CDBDB0" w14:textId="77777777" w:rsidTr="000C5FFA">
        <w:tc>
          <w:tcPr>
            <w:tcW w:w="1800" w:type="dxa"/>
          </w:tcPr>
          <w:p w14:paraId="22760017" w14:textId="029E93F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559DA" w14:paraId="58FCFCC8" w14:textId="77777777" w:rsidTr="000C5FFA">
        <w:tc>
          <w:tcPr>
            <w:tcW w:w="1800" w:type="dxa"/>
          </w:tcPr>
          <w:p w14:paraId="50F2EBE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490E84" w:rsidRPr="006559DA" w14:paraId="57BFEDE5" w14:textId="77777777" w:rsidTr="000C5FFA">
        <w:tc>
          <w:tcPr>
            <w:tcW w:w="1800" w:type="dxa"/>
          </w:tcPr>
          <w:p w14:paraId="7C7A5A3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559DA" w14:paraId="442A8901" w14:textId="77777777" w:rsidTr="000C5FFA">
        <w:tc>
          <w:tcPr>
            <w:tcW w:w="1800" w:type="dxa"/>
          </w:tcPr>
          <w:p w14:paraId="79165077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6559DA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34038A6D" w14:textId="77777777" w:rsidR="00DC0187" w:rsidRDefault="00DC0187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1" w:name="_Hlk178587507"/>
    </w:p>
    <w:p w14:paraId="31E96EAF" w14:textId="60017C1F" w:rsidR="00621294" w:rsidRPr="00DC0187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DC0187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559DA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559DA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92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91"/>
      <w:bookmarkEnd w:id="92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93" w:name="_Hlk178587520"/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4" w:name="_Hlk185439175"/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6559DA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bookmarkEnd w:id="94"/>
      <w:tr w:rsidR="007F04E1" w:rsidRPr="006559DA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6559DA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6559DA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5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95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6559DA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6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96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6559DA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bookmarkEnd w:id="93"/>
      <w:tr w:rsidR="007F04E1" w:rsidRPr="006559DA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6559DA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7" w:name="_Hlk185439366"/>
      <w:bookmarkStart w:id="98" w:name="_Hlk178587555"/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3B8973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 w:rsidR="003D63ED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bookmarkEnd w:id="97"/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6559DA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6559DA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3D38AE1E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 w:rsidR="00490E84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99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99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6559DA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6559DA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6559DA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bookmarkEnd w:id="98"/>
      <w:tr w:rsidR="007F04E1" w:rsidRPr="006559DA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28BB4C80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 xml:space="preserve">Journal of </w:t>
      </w:r>
      <w:r w:rsidR="00F61056" w:rsidRPr="00661504">
        <w:rPr>
          <w:lang w:val="en-CA" w:eastAsia="en-CA"/>
        </w:rPr>
        <w:lastRenderedPageBreak/>
        <w:t>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0ADF88C3" w14:textId="786EF4FE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  <w:r w:rsidR="00AD6D2E">
        <w:rPr>
          <w:lang w:val="en-CA" w:eastAsia="en-CA"/>
        </w:rPr>
        <w:t xml:space="preserve">; PNAS Nexus; </w:t>
      </w: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="006141A6">
        <w:rPr>
          <w:lang w:val="en-CA" w:eastAsia="en-CA"/>
        </w:rPr>
        <w:t xml:space="preserve">Roeper Review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="00AB0418">
        <w:rPr>
          <w:lang w:val="en-CA" w:eastAsia="en-CA"/>
        </w:rPr>
        <w:t xml:space="preserve">TESS (Time-sharing Experiments for Social Sciences)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17FB291B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100" w:name="_Hlk185439218"/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084DA0" w:rsidRPr="006559DA" w14:paraId="7C7DC66E" w14:textId="77777777" w:rsidTr="000C5FFA">
        <w:tc>
          <w:tcPr>
            <w:tcW w:w="1530" w:type="dxa"/>
          </w:tcPr>
          <w:p w14:paraId="5C66C9A7" w14:textId="24EB1ECF" w:rsidR="00084DA0" w:rsidRDefault="00084DA0" w:rsidP="002A5A2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6E52E08F" w14:textId="09FE0335" w:rsidR="00084DA0" w:rsidRPr="00661504" w:rsidRDefault="00084DA0" w:rsidP="002A5A2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External grant reviewer for the </w:t>
            </w:r>
            <w:r w:rsidRPr="00084DA0">
              <w:rPr>
                <w:lang w:val="en-CA" w:eastAsia="en-CA"/>
              </w:rPr>
              <w:t>Swiss National Science Foundation</w:t>
            </w:r>
          </w:p>
        </w:tc>
      </w:tr>
      <w:tr w:rsidR="002A5A24" w:rsidRPr="006559DA" w14:paraId="2BBC9422" w14:textId="77777777" w:rsidTr="000C5FFA">
        <w:tc>
          <w:tcPr>
            <w:tcW w:w="1530" w:type="dxa"/>
          </w:tcPr>
          <w:p w14:paraId="5C48CB77" w14:textId="4A76F483" w:rsidR="002A5A24" w:rsidRDefault="002A5A24" w:rsidP="002A5A2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6FB27197" w14:textId="6FFE7411" w:rsidR="002A5A24" w:rsidRDefault="002A5A24" w:rsidP="002A5A2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F70C27" w:rsidRPr="006559DA" w14:paraId="7A703AE1" w14:textId="77777777" w:rsidTr="000C5FFA">
        <w:tc>
          <w:tcPr>
            <w:tcW w:w="1530" w:type="dxa"/>
          </w:tcPr>
          <w:p w14:paraId="0B3376C1" w14:textId="602C401C" w:rsidR="00F70C27" w:rsidRDefault="00F70C27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505F7DF7" w14:textId="230C54BF" w:rsidR="00F70C27" w:rsidRPr="00661504" w:rsidRDefault="00F70C27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Expert reviewer for the Psychological Science Accelerator (PSA)</w:t>
            </w:r>
          </w:p>
        </w:tc>
      </w:tr>
      <w:tr w:rsidR="0051632B" w:rsidRPr="006559DA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559DA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559DA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bookmarkEnd w:id="100"/>
      <w:tr w:rsidR="0021759C" w:rsidRPr="006559DA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559DA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559DA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559DA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559DA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1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101"/>
          </w:p>
        </w:tc>
      </w:tr>
      <w:tr w:rsidR="00387CA1" w:rsidRPr="006559DA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559DA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559DA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559DA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2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559DA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559DA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3" w:name="_Hlk58969706"/>
            <w:bookmarkEnd w:id="102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1CA640F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Research Center for Science and Education, Tyumen, Russia</w:t>
            </w:r>
          </w:p>
        </w:tc>
      </w:tr>
      <w:tr w:rsidR="000C5FFA" w:rsidRPr="006559DA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4" w:name="_Hlk58969773"/>
            <w:bookmarkEnd w:id="103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105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105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559DA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6" w:name="_Hlk58969715"/>
            <w:bookmarkEnd w:id="104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559DA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7" w:name="_Hlk58969783"/>
            <w:bookmarkEnd w:id="10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559DA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8" w:name="_Hlk58969791"/>
            <w:bookmarkEnd w:id="10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559DA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9" w:name="_Hlk58969721"/>
            <w:bookmarkEnd w:id="108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10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110"/>
          </w:p>
        </w:tc>
      </w:tr>
      <w:bookmarkEnd w:id="109"/>
      <w:tr w:rsidR="000C5FFA" w:rsidRPr="006559DA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 xml:space="preserve">rants of the Social Sciences and </w:t>
            </w:r>
            <w:r w:rsidRPr="00661504">
              <w:rPr>
                <w:lang w:val="en-CA" w:eastAsia="en-CA"/>
              </w:rPr>
              <w:lastRenderedPageBreak/>
              <w:t>Humanities Research Council of Canada</w:t>
            </w:r>
          </w:p>
        </w:tc>
      </w:tr>
      <w:tr w:rsidR="000C5FFA" w:rsidRPr="006559DA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559DA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11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111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559DA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559DA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559DA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2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112"/>
          </w:p>
        </w:tc>
      </w:tr>
      <w:tr w:rsidR="000C5FFA" w:rsidRPr="006559DA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559DA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559DA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3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113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559DA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559DA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559DA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559DA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772966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2D512286" w:rsidR="000C5FFA" w:rsidRPr="00661504" w:rsidRDefault="00C8567D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G</w:t>
            </w:r>
            <w:r w:rsidR="000C5FFA" w:rsidRPr="00661504">
              <w:rPr>
                <w:lang w:val="en-CA" w:eastAsia="en-CA"/>
              </w:rPr>
              <w:t xml:space="preserve">rant reviewer for </w:t>
            </w:r>
            <w:bookmarkStart w:id="114" w:name="_Hlk104131952"/>
            <w:r w:rsidR="000C5FFA" w:rsidRPr="00661504">
              <w:rPr>
                <w:lang w:val="en-CA" w:eastAsia="en-CA"/>
              </w:rPr>
              <w:t>The German-Israeli Foundation for Scientific Research and Development</w:t>
            </w:r>
            <w:bookmarkEnd w:id="114"/>
          </w:p>
        </w:tc>
      </w:tr>
      <w:tr w:rsidR="000C5FFA" w:rsidRPr="006559DA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15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115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116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117" w:name="_Hlk185439272"/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C8567D" w:rsidRDefault="003B5284" w:rsidP="00020521">
      <w:pPr>
        <w:autoSpaceDE w:val="0"/>
        <w:autoSpaceDN w:val="0"/>
        <w:adjustRightInd w:val="0"/>
        <w:rPr>
          <w:b/>
          <w:iCs/>
          <w:sz w:val="10"/>
          <w:szCs w:val="10"/>
          <w:lang w:val="en-CA" w:eastAsia="en-CA"/>
        </w:rPr>
      </w:pPr>
    </w:p>
    <w:tbl>
      <w:tblPr>
        <w:tblW w:w="10338" w:type="dxa"/>
        <w:tblLook w:val="04A0" w:firstRow="1" w:lastRow="0" w:firstColumn="1" w:lastColumn="0" w:noHBand="0" w:noVBand="1"/>
      </w:tblPr>
      <w:tblGrid>
        <w:gridCol w:w="1744"/>
        <w:gridCol w:w="8594"/>
      </w:tblGrid>
      <w:tr w:rsidR="00387CA1" w:rsidRPr="006559DA" w14:paraId="1BEA4723" w14:textId="77777777" w:rsidTr="00C8567D">
        <w:trPr>
          <w:trHeight w:val="16"/>
        </w:trPr>
        <w:tc>
          <w:tcPr>
            <w:tcW w:w="1744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594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559DA" w14:paraId="20B61BEF" w14:textId="77777777" w:rsidTr="00C8567D">
        <w:trPr>
          <w:trHeight w:val="16"/>
        </w:trPr>
        <w:tc>
          <w:tcPr>
            <w:tcW w:w="1744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94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80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116"/>
      <w:bookmarkEnd w:id="117"/>
    </w:tbl>
    <w:p w14:paraId="36AF6883" w14:textId="77777777" w:rsidR="00D34764" w:rsidRPr="00661504" w:rsidRDefault="00D34764" w:rsidP="00C8567D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81"/>
      <w:headerReference w:type="default" r:id="rId82"/>
      <w:footerReference w:type="even" r:id="rId83"/>
      <w:footerReference w:type="default" r:id="rId84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53731FB" w14:textId="77777777" w:rsidR="004C46DD" w:rsidRDefault="004C46DD">
      <w:r>
        <w:separator/>
      </w:r>
    </w:p>
  </w:endnote>
  <w:endnote w:type="continuationSeparator" w:id="0">
    <w:p w14:paraId="6A7971F2" w14:textId="77777777" w:rsidR="004C46DD" w:rsidRDefault="004C46D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Montserrat">
    <w:charset w:val="00"/>
    <w:family w:val="auto"/>
    <w:pitch w:val="variable"/>
    <w:sig w:usb0="2000020F" w:usb1="00000003" w:usb2="00000000" w:usb3="00000000" w:csb0="00000197" w:csb1="00000000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BFA78AB" w14:textId="77777777" w:rsidR="004C46DD" w:rsidRDefault="004C46DD">
      <w:r>
        <w:separator/>
      </w:r>
    </w:p>
  </w:footnote>
  <w:footnote w:type="continuationSeparator" w:id="0">
    <w:p w14:paraId="49141405" w14:textId="77777777" w:rsidR="004C46DD" w:rsidRDefault="004C46D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6BFC527" w14:textId="246F07D7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54C8B">
      <w:rPr>
        <w:b/>
        <w:bCs/>
        <w:sz w:val="22"/>
        <w:szCs w:val="22"/>
        <w:lang w:val="en-US"/>
      </w:rPr>
      <w:t>0</w:t>
    </w:r>
    <w:r w:rsidR="004131D3">
      <w:rPr>
        <w:b/>
        <w:bCs/>
        <w:sz w:val="22"/>
        <w:szCs w:val="22"/>
        <w:lang w:val="en-US"/>
      </w:rPr>
      <w:t>8</w:t>
    </w:r>
    <w:r w:rsidRPr="00661504">
      <w:rPr>
        <w:b/>
        <w:bCs/>
        <w:sz w:val="22"/>
        <w:szCs w:val="22"/>
        <w:lang w:val="en-US"/>
      </w:rPr>
      <w:t>/202</w:t>
    </w:r>
    <w:r w:rsidR="00554C8B">
      <w:rPr>
        <w:b/>
        <w:bCs/>
        <w:sz w:val="22"/>
        <w:szCs w:val="22"/>
        <w:lang w:val="en-US"/>
      </w:rPr>
      <w:t>5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activeWritingStyle w:appName="MSWord" w:lang="ru-RU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388B"/>
    <w:rsid w:val="00004116"/>
    <w:rsid w:val="0000492A"/>
    <w:rsid w:val="00004E9D"/>
    <w:rsid w:val="00004F96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3F13"/>
    <w:rsid w:val="0001473F"/>
    <w:rsid w:val="000157A1"/>
    <w:rsid w:val="000162AB"/>
    <w:rsid w:val="0001685B"/>
    <w:rsid w:val="00016916"/>
    <w:rsid w:val="0001794A"/>
    <w:rsid w:val="00020038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3F1F"/>
    <w:rsid w:val="000346A7"/>
    <w:rsid w:val="00034C5E"/>
    <w:rsid w:val="00035372"/>
    <w:rsid w:val="00035AA6"/>
    <w:rsid w:val="000362DC"/>
    <w:rsid w:val="00040380"/>
    <w:rsid w:val="00040436"/>
    <w:rsid w:val="00040745"/>
    <w:rsid w:val="00042FD8"/>
    <w:rsid w:val="00043528"/>
    <w:rsid w:val="000438C0"/>
    <w:rsid w:val="00044CCC"/>
    <w:rsid w:val="0004539A"/>
    <w:rsid w:val="00045B3F"/>
    <w:rsid w:val="00045F4E"/>
    <w:rsid w:val="0004660D"/>
    <w:rsid w:val="00047EC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D69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63A7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265"/>
    <w:rsid w:val="00077843"/>
    <w:rsid w:val="000809CA"/>
    <w:rsid w:val="00081BB0"/>
    <w:rsid w:val="00081BD3"/>
    <w:rsid w:val="00083058"/>
    <w:rsid w:val="00084DA0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96D13"/>
    <w:rsid w:val="000A2445"/>
    <w:rsid w:val="000A2790"/>
    <w:rsid w:val="000A2D07"/>
    <w:rsid w:val="000A2D46"/>
    <w:rsid w:val="000A2F4F"/>
    <w:rsid w:val="000A3E61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349D"/>
    <w:rsid w:val="000E573F"/>
    <w:rsid w:val="000E58CB"/>
    <w:rsid w:val="000E68EF"/>
    <w:rsid w:val="000E70A0"/>
    <w:rsid w:val="000E791E"/>
    <w:rsid w:val="000F007C"/>
    <w:rsid w:val="000F0951"/>
    <w:rsid w:val="000F1847"/>
    <w:rsid w:val="000F1CC3"/>
    <w:rsid w:val="000F21C8"/>
    <w:rsid w:val="000F24C1"/>
    <w:rsid w:val="000F3C95"/>
    <w:rsid w:val="000F4036"/>
    <w:rsid w:val="000F63AB"/>
    <w:rsid w:val="000F7035"/>
    <w:rsid w:val="000F714E"/>
    <w:rsid w:val="00100191"/>
    <w:rsid w:val="00100FA5"/>
    <w:rsid w:val="001011A6"/>
    <w:rsid w:val="001033ED"/>
    <w:rsid w:val="00103D22"/>
    <w:rsid w:val="001043F5"/>
    <w:rsid w:val="00105D63"/>
    <w:rsid w:val="00106334"/>
    <w:rsid w:val="00106751"/>
    <w:rsid w:val="001073BA"/>
    <w:rsid w:val="00112298"/>
    <w:rsid w:val="00113A7D"/>
    <w:rsid w:val="00113BC0"/>
    <w:rsid w:val="00113D7B"/>
    <w:rsid w:val="00114054"/>
    <w:rsid w:val="00114673"/>
    <w:rsid w:val="00114A13"/>
    <w:rsid w:val="00114F9E"/>
    <w:rsid w:val="0011598C"/>
    <w:rsid w:val="0011706E"/>
    <w:rsid w:val="00117865"/>
    <w:rsid w:val="00120124"/>
    <w:rsid w:val="0012027D"/>
    <w:rsid w:val="00121169"/>
    <w:rsid w:val="00121269"/>
    <w:rsid w:val="001217BF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437F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023"/>
    <w:rsid w:val="001722FA"/>
    <w:rsid w:val="0017305F"/>
    <w:rsid w:val="00175260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2957"/>
    <w:rsid w:val="001833F6"/>
    <w:rsid w:val="00183647"/>
    <w:rsid w:val="00185B3A"/>
    <w:rsid w:val="00186106"/>
    <w:rsid w:val="00190049"/>
    <w:rsid w:val="001905C4"/>
    <w:rsid w:val="00190DBC"/>
    <w:rsid w:val="00191E5F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3CE9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330F"/>
    <w:rsid w:val="001B4142"/>
    <w:rsid w:val="001B4F6A"/>
    <w:rsid w:val="001B4FA4"/>
    <w:rsid w:val="001B5B42"/>
    <w:rsid w:val="001B7F2E"/>
    <w:rsid w:val="001C1224"/>
    <w:rsid w:val="001C13FE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3F5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27942"/>
    <w:rsid w:val="00232A0B"/>
    <w:rsid w:val="002335EA"/>
    <w:rsid w:val="00235B49"/>
    <w:rsid w:val="00236C7C"/>
    <w:rsid w:val="00241857"/>
    <w:rsid w:val="00242916"/>
    <w:rsid w:val="00243236"/>
    <w:rsid w:val="002449AA"/>
    <w:rsid w:val="00244AFA"/>
    <w:rsid w:val="002451D9"/>
    <w:rsid w:val="002454C6"/>
    <w:rsid w:val="002463EE"/>
    <w:rsid w:val="00246408"/>
    <w:rsid w:val="002467AD"/>
    <w:rsid w:val="0024688D"/>
    <w:rsid w:val="00246A04"/>
    <w:rsid w:val="0025081E"/>
    <w:rsid w:val="00250A52"/>
    <w:rsid w:val="00251820"/>
    <w:rsid w:val="00251B6E"/>
    <w:rsid w:val="00253C51"/>
    <w:rsid w:val="002551A2"/>
    <w:rsid w:val="00255836"/>
    <w:rsid w:val="00255B73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31D4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2B1A"/>
    <w:rsid w:val="00292E05"/>
    <w:rsid w:val="00293186"/>
    <w:rsid w:val="00293452"/>
    <w:rsid w:val="00294BA5"/>
    <w:rsid w:val="00294F37"/>
    <w:rsid w:val="00295EFC"/>
    <w:rsid w:val="00296631"/>
    <w:rsid w:val="002969DE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A24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2A1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722"/>
    <w:rsid w:val="002E5DBF"/>
    <w:rsid w:val="002E6A99"/>
    <w:rsid w:val="002E79C6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39B3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461B"/>
    <w:rsid w:val="003147F3"/>
    <w:rsid w:val="00315046"/>
    <w:rsid w:val="00320335"/>
    <w:rsid w:val="00320DA5"/>
    <w:rsid w:val="003213AB"/>
    <w:rsid w:val="003214C8"/>
    <w:rsid w:val="00321716"/>
    <w:rsid w:val="00322950"/>
    <w:rsid w:val="003235FD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36F98"/>
    <w:rsid w:val="003402B6"/>
    <w:rsid w:val="00342E4E"/>
    <w:rsid w:val="00343079"/>
    <w:rsid w:val="00343170"/>
    <w:rsid w:val="00343518"/>
    <w:rsid w:val="003448F0"/>
    <w:rsid w:val="00344A89"/>
    <w:rsid w:val="00346C80"/>
    <w:rsid w:val="00346F4B"/>
    <w:rsid w:val="00347FE2"/>
    <w:rsid w:val="0035044C"/>
    <w:rsid w:val="00351B6F"/>
    <w:rsid w:val="00351C7E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34E"/>
    <w:rsid w:val="00365563"/>
    <w:rsid w:val="00367D71"/>
    <w:rsid w:val="00367E49"/>
    <w:rsid w:val="00367E7E"/>
    <w:rsid w:val="00370B0C"/>
    <w:rsid w:val="00370C1C"/>
    <w:rsid w:val="00371611"/>
    <w:rsid w:val="00373FB0"/>
    <w:rsid w:val="0037509C"/>
    <w:rsid w:val="0037671C"/>
    <w:rsid w:val="00376953"/>
    <w:rsid w:val="003772E0"/>
    <w:rsid w:val="00381A33"/>
    <w:rsid w:val="00381C1D"/>
    <w:rsid w:val="003826A2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29D"/>
    <w:rsid w:val="00395B57"/>
    <w:rsid w:val="00397DD2"/>
    <w:rsid w:val="003A16A9"/>
    <w:rsid w:val="003A2648"/>
    <w:rsid w:val="003A284C"/>
    <w:rsid w:val="003A2AB6"/>
    <w:rsid w:val="003A451F"/>
    <w:rsid w:val="003A4810"/>
    <w:rsid w:val="003A6499"/>
    <w:rsid w:val="003A7656"/>
    <w:rsid w:val="003B25FD"/>
    <w:rsid w:val="003B2617"/>
    <w:rsid w:val="003B450F"/>
    <w:rsid w:val="003B5284"/>
    <w:rsid w:val="003B5AE7"/>
    <w:rsid w:val="003B6A40"/>
    <w:rsid w:val="003B6EFE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3ED"/>
    <w:rsid w:val="003D6DCD"/>
    <w:rsid w:val="003E31F6"/>
    <w:rsid w:val="003E5532"/>
    <w:rsid w:val="003E5C4B"/>
    <w:rsid w:val="003E6EC2"/>
    <w:rsid w:val="003F04C5"/>
    <w:rsid w:val="003F0FAF"/>
    <w:rsid w:val="003F1CD5"/>
    <w:rsid w:val="003F245F"/>
    <w:rsid w:val="003F261A"/>
    <w:rsid w:val="003F2B04"/>
    <w:rsid w:val="003F365E"/>
    <w:rsid w:val="003F3887"/>
    <w:rsid w:val="003F4339"/>
    <w:rsid w:val="003F6386"/>
    <w:rsid w:val="003F6BC4"/>
    <w:rsid w:val="00401CB5"/>
    <w:rsid w:val="00401EA2"/>
    <w:rsid w:val="00404687"/>
    <w:rsid w:val="004062F8"/>
    <w:rsid w:val="00406C52"/>
    <w:rsid w:val="0041241A"/>
    <w:rsid w:val="0041247B"/>
    <w:rsid w:val="004131D3"/>
    <w:rsid w:val="0041362D"/>
    <w:rsid w:val="004136BD"/>
    <w:rsid w:val="00415BC4"/>
    <w:rsid w:val="00415C8A"/>
    <w:rsid w:val="00416043"/>
    <w:rsid w:val="00420347"/>
    <w:rsid w:val="00422A3F"/>
    <w:rsid w:val="004234CE"/>
    <w:rsid w:val="00423FB9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372E5"/>
    <w:rsid w:val="004416AC"/>
    <w:rsid w:val="004427BF"/>
    <w:rsid w:val="0044432E"/>
    <w:rsid w:val="00444EF1"/>
    <w:rsid w:val="00445969"/>
    <w:rsid w:val="004465A2"/>
    <w:rsid w:val="00451020"/>
    <w:rsid w:val="004530FF"/>
    <w:rsid w:val="004536CA"/>
    <w:rsid w:val="00453C7C"/>
    <w:rsid w:val="00454885"/>
    <w:rsid w:val="00455287"/>
    <w:rsid w:val="004558A6"/>
    <w:rsid w:val="00457517"/>
    <w:rsid w:val="0045758F"/>
    <w:rsid w:val="00457709"/>
    <w:rsid w:val="00460BEF"/>
    <w:rsid w:val="00461585"/>
    <w:rsid w:val="0046199D"/>
    <w:rsid w:val="00461A6C"/>
    <w:rsid w:val="0046252D"/>
    <w:rsid w:val="0046354C"/>
    <w:rsid w:val="00464263"/>
    <w:rsid w:val="004662C9"/>
    <w:rsid w:val="0046706C"/>
    <w:rsid w:val="00470250"/>
    <w:rsid w:val="00471A4D"/>
    <w:rsid w:val="00472648"/>
    <w:rsid w:val="00473253"/>
    <w:rsid w:val="004735ED"/>
    <w:rsid w:val="00473BC6"/>
    <w:rsid w:val="00474FE2"/>
    <w:rsid w:val="00475C65"/>
    <w:rsid w:val="00476225"/>
    <w:rsid w:val="00480444"/>
    <w:rsid w:val="004816FC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87CE8"/>
    <w:rsid w:val="00490E84"/>
    <w:rsid w:val="004916BB"/>
    <w:rsid w:val="00494288"/>
    <w:rsid w:val="00495086"/>
    <w:rsid w:val="004952F6"/>
    <w:rsid w:val="00496706"/>
    <w:rsid w:val="00497946"/>
    <w:rsid w:val="00497AC6"/>
    <w:rsid w:val="004A02DE"/>
    <w:rsid w:val="004A08C1"/>
    <w:rsid w:val="004A0AF6"/>
    <w:rsid w:val="004A16B7"/>
    <w:rsid w:val="004A1DAD"/>
    <w:rsid w:val="004A24C9"/>
    <w:rsid w:val="004A2BA6"/>
    <w:rsid w:val="004A451F"/>
    <w:rsid w:val="004A4520"/>
    <w:rsid w:val="004A55C1"/>
    <w:rsid w:val="004A59CC"/>
    <w:rsid w:val="004A6F12"/>
    <w:rsid w:val="004A7F30"/>
    <w:rsid w:val="004A7F73"/>
    <w:rsid w:val="004B2164"/>
    <w:rsid w:val="004B2A4F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0860"/>
    <w:rsid w:val="004C2B1E"/>
    <w:rsid w:val="004C2B98"/>
    <w:rsid w:val="004C42EF"/>
    <w:rsid w:val="004C46DD"/>
    <w:rsid w:val="004C58F5"/>
    <w:rsid w:val="004C6D99"/>
    <w:rsid w:val="004C6ED3"/>
    <w:rsid w:val="004D2E7D"/>
    <w:rsid w:val="004D34E9"/>
    <w:rsid w:val="004D3DAC"/>
    <w:rsid w:val="004D4FFA"/>
    <w:rsid w:val="004D58A1"/>
    <w:rsid w:val="004D64D3"/>
    <w:rsid w:val="004D68FE"/>
    <w:rsid w:val="004D7AA7"/>
    <w:rsid w:val="004D7FEE"/>
    <w:rsid w:val="004E0310"/>
    <w:rsid w:val="004E0DFD"/>
    <w:rsid w:val="004E0F89"/>
    <w:rsid w:val="004E208D"/>
    <w:rsid w:val="004E2AA4"/>
    <w:rsid w:val="004E351D"/>
    <w:rsid w:val="004E3A4E"/>
    <w:rsid w:val="004E42A8"/>
    <w:rsid w:val="004E494A"/>
    <w:rsid w:val="004E57F0"/>
    <w:rsid w:val="004E5DBB"/>
    <w:rsid w:val="004E6D5C"/>
    <w:rsid w:val="004F117E"/>
    <w:rsid w:val="004F1813"/>
    <w:rsid w:val="004F2A5B"/>
    <w:rsid w:val="004F5008"/>
    <w:rsid w:val="004F6477"/>
    <w:rsid w:val="004F6763"/>
    <w:rsid w:val="004F7BF0"/>
    <w:rsid w:val="005000DC"/>
    <w:rsid w:val="00502622"/>
    <w:rsid w:val="00502912"/>
    <w:rsid w:val="005040C2"/>
    <w:rsid w:val="005043D4"/>
    <w:rsid w:val="00504887"/>
    <w:rsid w:val="00504C7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1390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1CD3"/>
    <w:rsid w:val="00531E99"/>
    <w:rsid w:val="00532E64"/>
    <w:rsid w:val="00534DD9"/>
    <w:rsid w:val="00535051"/>
    <w:rsid w:val="00535356"/>
    <w:rsid w:val="00541E13"/>
    <w:rsid w:val="00542B2B"/>
    <w:rsid w:val="00545648"/>
    <w:rsid w:val="005458B0"/>
    <w:rsid w:val="00545C35"/>
    <w:rsid w:val="00545CD0"/>
    <w:rsid w:val="00546B0C"/>
    <w:rsid w:val="00546F84"/>
    <w:rsid w:val="00547CF7"/>
    <w:rsid w:val="00547D72"/>
    <w:rsid w:val="0055087C"/>
    <w:rsid w:val="005517D9"/>
    <w:rsid w:val="00551B73"/>
    <w:rsid w:val="005534D5"/>
    <w:rsid w:val="0055428E"/>
    <w:rsid w:val="005549AB"/>
    <w:rsid w:val="00554B9D"/>
    <w:rsid w:val="00554C8B"/>
    <w:rsid w:val="005554D5"/>
    <w:rsid w:val="005564A7"/>
    <w:rsid w:val="0056034B"/>
    <w:rsid w:val="00560847"/>
    <w:rsid w:val="0056103A"/>
    <w:rsid w:val="00561282"/>
    <w:rsid w:val="00563004"/>
    <w:rsid w:val="005637DD"/>
    <w:rsid w:val="005638AC"/>
    <w:rsid w:val="00563D7C"/>
    <w:rsid w:val="005647DF"/>
    <w:rsid w:val="005665CC"/>
    <w:rsid w:val="00566BAC"/>
    <w:rsid w:val="00567957"/>
    <w:rsid w:val="00567A34"/>
    <w:rsid w:val="0057069F"/>
    <w:rsid w:val="005708A3"/>
    <w:rsid w:val="00570FF0"/>
    <w:rsid w:val="0057102E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7A1"/>
    <w:rsid w:val="00584BB6"/>
    <w:rsid w:val="0058568A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A7A7E"/>
    <w:rsid w:val="005B14C2"/>
    <w:rsid w:val="005B24DF"/>
    <w:rsid w:val="005B2DF1"/>
    <w:rsid w:val="005B3640"/>
    <w:rsid w:val="005B3A23"/>
    <w:rsid w:val="005B493E"/>
    <w:rsid w:val="005B4E13"/>
    <w:rsid w:val="005B5535"/>
    <w:rsid w:val="005B562A"/>
    <w:rsid w:val="005B6708"/>
    <w:rsid w:val="005B6D28"/>
    <w:rsid w:val="005B739F"/>
    <w:rsid w:val="005C0D00"/>
    <w:rsid w:val="005C15B9"/>
    <w:rsid w:val="005C1F22"/>
    <w:rsid w:val="005C2D50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B2E"/>
    <w:rsid w:val="005D2BF6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21C9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07851"/>
    <w:rsid w:val="00610B3C"/>
    <w:rsid w:val="006113B5"/>
    <w:rsid w:val="006141A6"/>
    <w:rsid w:val="006144B9"/>
    <w:rsid w:val="006146B4"/>
    <w:rsid w:val="00615AAF"/>
    <w:rsid w:val="006165B3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47E2C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581F"/>
    <w:rsid w:val="006559DA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20"/>
    <w:rsid w:val="006928CB"/>
    <w:rsid w:val="00692D06"/>
    <w:rsid w:val="00692F30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93F"/>
    <w:rsid w:val="006A3B8A"/>
    <w:rsid w:val="006A3CB6"/>
    <w:rsid w:val="006A4DED"/>
    <w:rsid w:val="006A5BE5"/>
    <w:rsid w:val="006A666A"/>
    <w:rsid w:val="006A672F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4A64"/>
    <w:rsid w:val="006B57A3"/>
    <w:rsid w:val="006B6638"/>
    <w:rsid w:val="006B6639"/>
    <w:rsid w:val="006B6BC9"/>
    <w:rsid w:val="006B776F"/>
    <w:rsid w:val="006C01D4"/>
    <w:rsid w:val="006C0F09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D55E9"/>
    <w:rsid w:val="006D7DDD"/>
    <w:rsid w:val="006E01CB"/>
    <w:rsid w:val="006E0B12"/>
    <w:rsid w:val="006E200E"/>
    <w:rsid w:val="006E2127"/>
    <w:rsid w:val="006E25F1"/>
    <w:rsid w:val="006E3A29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5DAE"/>
    <w:rsid w:val="006F645F"/>
    <w:rsid w:val="006F7122"/>
    <w:rsid w:val="007000F2"/>
    <w:rsid w:val="007002A3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273B"/>
    <w:rsid w:val="007134CE"/>
    <w:rsid w:val="0071545D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4FCC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6F3"/>
    <w:rsid w:val="00760C55"/>
    <w:rsid w:val="00761585"/>
    <w:rsid w:val="007618FA"/>
    <w:rsid w:val="00762D75"/>
    <w:rsid w:val="0076328F"/>
    <w:rsid w:val="00763303"/>
    <w:rsid w:val="00765AE7"/>
    <w:rsid w:val="00766F3C"/>
    <w:rsid w:val="00767108"/>
    <w:rsid w:val="007672BB"/>
    <w:rsid w:val="007673FF"/>
    <w:rsid w:val="00767A8E"/>
    <w:rsid w:val="007712BC"/>
    <w:rsid w:val="00772966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157E"/>
    <w:rsid w:val="007824D8"/>
    <w:rsid w:val="00782A39"/>
    <w:rsid w:val="0078346C"/>
    <w:rsid w:val="00785B6B"/>
    <w:rsid w:val="00785EF8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3DE8"/>
    <w:rsid w:val="007942AD"/>
    <w:rsid w:val="00794F1D"/>
    <w:rsid w:val="007953DC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09E8"/>
    <w:rsid w:val="007B188F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D286D"/>
    <w:rsid w:val="007D3B1D"/>
    <w:rsid w:val="007E1AC5"/>
    <w:rsid w:val="007E20F4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57E4"/>
    <w:rsid w:val="007F623C"/>
    <w:rsid w:val="007F6F8A"/>
    <w:rsid w:val="007F7ACB"/>
    <w:rsid w:val="008006DF"/>
    <w:rsid w:val="0080104A"/>
    <w:rsid w:val="0080174C"/>
    <w:rsid w:val="00801CFB"/>
    <w:rsid w:val="008049BA"/>
    <w:rsid w:val="00804A1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299"/>
    <w:rsid w:val="0081748C"/>
    <w:rsid w:val="00817AE3"/>
    <w:rsid w:val="00820D9C"/>
    <w:rsid w:val="00821205"/>
    <w:rsid w:val="008218F2"/>
    <w:rsid w:val="00822FF9"/>
    <w:rsid w:val="00823A32"/>
    <w:rsid w:val="00824469"/>
    <w:rsid w:val="00824671"/>
    <w:rsid w:val="00825180"/>
    <w:rsid w:val="008265D3"/>
    <w:rsid w:val="00826D73"/>
    <w:rsid w:val="008278AC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1FD4"/>
    <w:rsid w:val="008434BD"/>
    <w:rsid w:val="0084410B"/>
    <w:rsid w:val="008472E5"/>
    <w:rsid w:val="00850062"/>
    <w:rsid w:val="0085016B"/>
    <w:rsid w:val="00853395"/>
    <w:rsid w:val="008557D2"/>
    <w:rsid w:val="008560EA"/>
    <w:rsid w:val="0085623C"/>
    <w:rsid w:val="00856400"/>
    <w:rsid w:val="00857CC8"/>
    <w:rsid w:val="00857E3F"/>
    <w:rsid w:val="00860950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091"/>
    <w:rsid w:val="008823D1"/>
    <w:rsid w:val="00884FB2"/>
    <w:rsid w:val="00885287"/>
    <w:rsid w:val="008856BE"/>
    <w:rsid w:val="0088609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056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360"/>
    <w:rsid w:val="008C296B"/>
    <w:rsid w:val="008C57B9"/>
    <w:rsid w:val="008C5AC6"/>
    <w:rsid w:val="008C642E"/>
    <w:rsid w:val="008C69B2"/>
    <w:rsid w:val="008D0DBC"/>
    <w:rsid w:val="008D209C"/>
    <w:rsid w:val="008D26A6"/>
    <w:rsid w:val="008D2C5D"/>
    <w:rsid w:val="008D2E07"/>
    <w:rsid w:val="008D3088"/>
    <w:rsid w:val="008D331C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8F777A"/>
    <w:rsid w:val="00900A5C"/>
    <w:rsid w:val="00900BE2"/>
    <w:rsid w:val="00902A1A"/>
    <w:rsid w:val="00902FF6"/>
    <w:rsid w:val="00905251"/>
    <w:rsid w:val="00905531"/>
    <w:rsid w:val="0090598E"/>
    <w:rsid w:val="0090615E"/>
    <w:rsid w:val="00907214"/>
    <w:rsid w:val="00910A1C"/>
    <w:rsid w:val="00911F8F"/>
    <w:rsid w:val="0091247B"/>
    <w:rsid w:val="00912692"/>
    <w:rsid w:val="009126E9"/>
    <w:rsid w:val="00913090"/>
    <w:rsid w:val="009149D3"/>
    <w:rsid w:val="00915C9A"/>
    <w:rsid w:val="009162C4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5BEB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6347"/>
    <w:rsid w:val="009473C8"/>
    <w:rsid w:val="009505B3"/>
    <w:rsid w:val="00950DD8"/>
    <w:rsid w:val="0095160B"/>
    <w:rsid w:val="00953B65"/>
    <w:rsid w:val="00953D65"/>
    <w:rsid w:val="00954E4A"/>
    <w:rsid w:val="009563C1"/>
    <w:rsid w:val="00956667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77C6B"/>
    <w:rsid w:val="0098069B"/>
    <w:rsid w:val="00980868"/>
    <w:rsid w:val="00980A64"/>
    <w:rsid w:val="00981976"/>
    <w:rsid w:val="00981C04"/>
    <w:rsid w:val="00982996"/>
    <w:rsid w:val="00982E82"/>
    <w:rsid w:val="00983AB8"/>
    <w:rsid w:val="00984AB1"/>
    <w:rsid w:val="00986655"/>
    <w:rsid w:val="00987396"/>
    <w:rsid w:val="009875FE"/>
    <w:rsid w:val="00990B9B"/>
    <w:rsid w:val="00990F7E"/>
    <w:rsid w:val="00991613"/>
    <w:rsid w:val="00993754"/>
    <w:rsid w:val="009938CF"/>
    <w:rsid w:val="00993DC6"/>
    <w:rsid w:val="00995299"/>
    <w:rsid w:val="00996C39"/>
    <w:rsid w:val="009A01E1"/>
    <w:rsid w:val="009A0BAF"/>
    <w:rsid w:val="009A0D77"/>
    <w:rsid w:val="009A0DB1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60FE"/>
    <w:rsid w:val="009B6A77"/>
    <w:rsid w:val="009B76BF"/>
    <w:rsid w:val="009B7E68"/>
    <w:rsid w:val="009C076E"/>
    <w:rsid w:val="009C0B21"/>
    <w:rsid w:val="009C0FA8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200"/>
    <w:rsid w:val="009D182C"/>
    <w:rsid w:val="009D19DD"/>
    <w:rsid w:val="009D1D2E"/>
    <w:rsid w:val="009D2506"/>
    <w:rsid w:val="009D2845"/>
    <w:rsid w:val="009D28E6"/>
    <w:rsid w:val="009D425F"/>
    <w:rsid w:val="009D4C1C"/>
    <w:rsid w:val="009D4C52"/>
    <w:rsid w:val="009D54D5"/>
    <w:rsid w:val="009D5F54"/>
    <w:rsid w:val="009D6FE5"/>
    <w:rsid w:val="009E09FC"/>
    <w:rsid w:val="009E18F4"/>
    <w:rsid w:val="009E3A4C"/>
    <w:rsid w:val="009E441B"/>
    <w:rsid w:val="009E4939"/>
    <w:rsid w:val="009E4D00"/>
    <w:rsid w:val="009E579C"/>
    <w:rsid w:val="009E58E3"/>
    <w:rsid w:val="009E759A"/>
    <w:rsid w:val="009F0CCF"/>
    <w:rsid w:val="009F0F89"/>
    <w:rsid w:val="009F1BD5"/>
    <w:rsid w:val="009F346C"/>
    <w:rsid w:val="009F43BD"/>
    <w:rsid w:val="009F43CB"/>
    <w:rsid w:val="009F4EFF"/>
    <w:rsid w:val="009F656A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3893"/>
    <w:rsid w:val="00A157BF"/>
    <w:rsid w:val="00A16036"/>
    <w:rsid w:val="00A16A08"/>
    <w:rsid w:val="00A16B57"/>
    <w:rsid w:val="00A20790"/>
    <w:rsid w:val="00A21721"/>
    <w:rsid w:val="00A22642"/>
    <w:rsid w:val="00A24092"/>
    <w:rsid w:val="00A243EE"/>
    <w:rsid w:val="00A246F7"/>
    <w:rsid w:val="00A25588"/>
    <w:rsid w:val="00A262C2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2C08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5179"/>
    <w:rsid w:val="00A6627F"/>
    <w:rsid w:val="00A664B6"/>
    <w:rsid w:val="00A70F3B"/>
    <w:rsid w:val="00A7129C"/>
    <w:rsid w:val="00A7148C"/>
    <w:rsid w:val="00A718CA"/>
    <w:rsid w:val="00A71B8B"/>
    <w:rsid w:val="00A71D4D"/>
    <w:rsid w:val="00A72658"/>
    <w:rsid w:val="00A729E6"/>
    <w:rsid w:val="00A7316B"/>
    <w:rsid w:val="00A73E1A"/>
    <w:rsid w:val="00A741D4"/>
    <w:rsid w:val="00A756DB"/>
    <w:rsid w:val="00A75BF0"/>
    <w:rsid w:val="00A76C4B"/>
    <w:rsid w:val="00A774F7"/>
    <w:rsid w:val="00A80225"/>
    <w:rsid w:val="00A8092F"/>
    <w:rsid w:val="00A80A09"/>
    <w:rsid w:val="00A832F1"/>
    <w:rsid w:val="00A835DD"/>
    <w:rsid w:val="00A844A1"/>
    <w:rsid w:val="00A84A80"/>
    <w:rsid w:val="00A86777"/>
    <w:rsid w:val="00A86899"/>
    <w:rsid w:val="00A86E74"/>
    <w:rsid w:val="00A87509"/>
    <w:rsid w:val="00A90234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62DB"/>
    <w:rsid w:val="00AA7304"/>
    <w:rsid w:val="00AA746A"/>
    <w:rsid w:val="00AA7E7B"/>
    <w:rsid w:val="00AB0418"/>
    <w:rsid w:val="00AB1D89"/>
    <w:rsid w:val="00AB2A23"/>
    <w:rsid w:val="00AB40DE"/>
    <w:rsid w:val="00AB4433"/>
    <w:rsid w:val="00AB4B72"/>
    <w:rsid w:val="00AB542D"/>
    <w:rsid w:val="00AB5B49"/>
    <w:rsid w:val="00AB5EE1"/>
    <w:rsid w:val="00AB6E8F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811"/>
    <w:rsid w:val="00AD2F49"/>
    <w:rsid w:val="00AD4462"/>
    <w:rsid w:val="00AD46E4"/>
    <w:rsid w:val="00AD4C24"/>
    <w:rsid w:val="00AD6949"/>
    <w:rsid w:val="00AD6CD3"/>
    <w:rsid w:val="00AD6D2E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16A"/>
    <w:rsid w:val="00AF1E20"/>
    <w:rsid w:val="00AF21D2"/>
    <w:rsid w:val="00AF3247"/>
    <w:rsid w:val="00AF34EF"/>
    <w:rsid w:val="00AF4F31"/>
    <w:rsid w:val="00AF7A46"/>
    <w:rsid w:val="00B00693"/>
    <w:rsid w:val="00B00918"/>
    <w:rsid w:val="00B01391"/>
    <w:rsid w:val="00B01ADD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C26"/>
    <w:rsid w:val="00B10F1C"/>
    <w:rsid w:val="00B11039"/>
    <w:rsid w:val="00B11805"/>
    <w:rsid w:val="00B1186E"/>
    <w:rsid w:val="00B12735"/>
    <w:rsid w:val="00B12940"/>
    <w:rsid w:val="00B12DB7"/>
    <w:rsid w:val="00B12FFF"/>
    <w:rsid w:val="00B13A82"/>
    <w:rsid w:val="00B17FB0"/>
    <w:rsid w:val="00B2161B"/>
    <w:rsid w:val="00B22969"/>
    <w:rsid w:val="00B22C54"/>
    <w:rsid w:val="00B23670"/>
    <w:rsid w:val="00B23D97"/>
    <w:rsid w:val="00B2551E"/>
    <w:rsid w:val="00B25A9A"/>
    <w:rsid w:val="00B26389"/>
    <w:rsid w:val="00B303F6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0D34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5A4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57164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8FF"/>
    <w:rsid w:val="00BA6CD9"/>
    <w:rsid w:val="00BA6DC6"/>
    <w:rsid w:val="00BA7B05"/>
    <w:rsid w:val="00BA7D0E"/>
    <w:rsid w:val="00BB0545"/>
    <w:rsid w:val="00BB0E7A"/>
    <w:rsid w:val="00BB21F7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840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1CC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BF7134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4F7"/>
    <w:rsid w:val="00C31951"/>
    <w:rsid w:val="00C32745"/>
    <w:rsid w:val="00C32B26"/>
    <w:rsid w:val="00C3475E"/>
    <w:rsid w:val="00C352A4"/>
    <w:rsid w:val="00C35B47"/>
    <w:rsid w:val="00C36916"/>
    <w:rsid w:val="00C36CA6"/>
    <w:rsid w:val="00C439D0"/>
    <w:rsid w:val="00C45511"/>
    <w:rsid w:val="00C47266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5E22"/>
    <w:rsid w:val="00C661C0"/>
    <w:rsid w:val="00C66342"/>
    <w:rsid w:val="00C665C0"/>
    <w:rsid w:val="00C66F9E"/>
    <w:rsid w:val="00C670DF"/>
    <w:rsid w:val="00C67934"/>
    <w:rsid w:val="00C70489"/>
    <w:rsid w:val="00C705FC"/>
    <w:rsid w:val="00C70772"/>
    <w:rsid w:val="00C7164F"/>
    <w:rsid w:val="00C71CA0"/>
    <w:rsid w:val="00C72624"/>
    <w:rsid w:val="00C72644"/>
    <w:rsid w:val="00C73FFE"/>
    <w:rsid w:val="00C75AC9"/>
    <w:rsid w:val="00C75D07"/>
    <w:rsid w:val="00C75E49"/>
    <w:rsid w:val="00C75E9F"/>
    <w:rsid w:val="00C75F52"/>
    <w:rsid w:val="00C771F0"/>
    <w:rsid w:val="00C7779B"/>
    <w:rsid w:val="00C808FA"/>
    <w:rsid w:val="00C80AAF"/>
    <w:rsid w:val="00C816F2"/>
    <w:rsid w:val="00C817C4"/>
    <w:rsid w:val="00C81847"/>
    <w:rsid w:val="00C81E2B"/>
    <w:rsid w:val="00C83262"/>
    <w:rsid w:val="00C8567D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630"/>
    <w:rsid w:val="00CA3924"/>
    <w:rsid w:val="00CA3F3D"/>
    <w:rsid w:val="00CA403E"/>
    <w:rsid w:val="00CA435C"/>
    <w:rsid w:val="00CA47C8"/>
    <w:rsid w:val="00CA59BA"/>
    <w:rsid w:val="00CA5E64"/>
    <w:rsid w:val="00CA618A"/>
    <w:rsid w:val="00CA6783"/>
    <w:rsid w:val="00CA6A5C"/>
    <w:rsid w:val="00CA72DB"/>
    <w:rsid w:val="00CB0931"/>
    <w:rsid w:val="00CB1715"/>
    <w:rsid w:val="00CB1CE3"/>
    <w:rsid w:val="00CB1E8E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05B7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5787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1D8C"/>
    <w:rsid w:val="00D02578"/>
    <w:rsid w:val="00D02CA2"/>
    <w:rsid w:val="00D04005"/>
    <w:rsid w:val="00D04AD6"/>
    <w:rsid w:val="00D0583B"/>
    <w:rsid w:val="00D05E6B"/>
    <w:rsid w:val="00D06B07"/>
    <w:rsid w:val="00D06CFD"/>
    <w:rsid w:val="00D07095"/>
    <w:rsid w:val="00D0796C"/>
    <w:rsid w:val="00D11C57"/>
    <w:rsid w:val="00D1350B"/>
    <w:rsid w:val="00D15E59"/>
    <w:rsid w:val="00D17E12"/>
    <w:rsid w:val="00D2052D"/>
    <w:rsid w:val="00D2073D"/>
    <w:rsid w:val="00D20FC7"/>
    <w:rsid w:val="00D22D08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5FAC"/>
    <w:rsid w:val="00D3627B"/>
    <w:rsid w:val="00D3682C"/>
    <w:rsid w:val="00D36CCF"/>
    <w:rsid w:val="00D36E2A"/>
    <w:rsid w:val="00D36FBB"/>
    <w:rsid w:val="00D401AF"/>
    <w:rsid w:val="00D41E17"/>
    <w:rsid w:val="00D42789"/>
    <w:rsid w:val="00D42949"/>
    <w:rsid w:val="00D42950"/>
    <w:rsid w:val="00D42E41"/>
    <w:rsid w:val="00D44187"/>
    <w:rsid w:val="00D44EC1"/>
    <w:rsid w:val="00D454F1"/>
    <w:rsid w:val="00D459B8"/>
    <w:rsid w:val="00D459DF"/>
    <w:rsid w:val="00D45CE1"/>
    <w:rsid w:val="00D471CC"/>
    <w:rsid w:val="00D474D9"/>
    <w:rsid w:val="00D47C65"/>
    <w:rsid w:val="00D47F13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74B4E"/>
    <w:rsid w:val="00D80415"/>
    <w:rsid w:val="00D80608"/>
    <w:rsid w:val="00D808E5"/>
    <w:rsid w:val="00D811B9"/>
    <w:rsid w:val="00D81B84"/>
    <w:rsid w:val="00D82608"/>
    <w:rsid w:val="00D82628"/>
    <w:rsid w:val="00D8294C"/>
    <w:rsid w:val="00D8473B"/>
    <w:rsid w:val="00D84D2B"/>
    <w:rsid w:val="00D8685E"/>
    <w:rsid w:val="00D871AD"/>
    <w:rsid w:val="00D879C3"/>
    <w:rsid w:val="00D913B7"/>
    <w:rsid w:val="00D926ED"/>
    <w:rsid w:val="00D9284A"/>
    <w:rsid w:val="00D92A7F"/>
    <w:rsid w:val="00D93079"/>
    <w:rsid w:val="00D93BC8"/>
    <w:rsid w:val="00D958CF"/>
    <w:rsid w:val="00D95944"/>
    <w:rsid w:val="00D95BBB"/>
    <w:rsid w:val="00D97DF5"/>
    <w:rsid w:val="00DA1097"/>
    <w:rsid w:val="00DA1E83"/>
    <w:rsid w:val="00DA22C8"/>
    <w:rsid w:val="00DA24C6"/>
    <w:rsid w:val="00DA31DA"/>
    <w:rsid w:val="00DA3A16"/>
    <w:rsid w:val="00DA3B34"/>
    <w:rsid w:val="00DA4F37"/>
    <w:rsid w:val="00DA5EBF"/>
    <w:rsid w:val="00DB0262"/>
    <w:rsid w:val="00DB0E0D"/>
    <w:rsid w:val="00DB22D2"/>
    <w:rsid w:val="00DB2443"/>
    <w:rsid w:val="00DB264B"/>
    <w:rsid w:val="00DB2E93"/>
    <w:rsid w:val="00DB315D"/>
    <w:rsid w:val="00DB3F1B"/>
    <w:rsid w:val="00DB4879"/>
    <w:rsid w:val="00DB48DE"/>
    <w:rsid w:val="00DB4A79"/>
    <w:rsid w:val="00DB50FD"/>
    <w:rsid w:val="00DB658F"/>
    <w:rsid w:val="00DB722C"/>
    <w:rsid w:val="00DC0187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13B7"/>
    <w:rsid w:val="00DD1823"/>
    <w:rsid w:val="00DD2027"/>
    <w:rsid w:val="00DD2760"/>
    <w:rsid w:val="00DD3BF0"/>
    <w:rsid w:val="00DD3CC1"/>
    <w:rsid w:val="00DD578A"/>
    <w:rsid w:val="00DD6C12"/>
    <w:rsid w:val="00DD7D1B"/>
    <w:rsid w:val="00DD7F1F"/>
    <w:rsid w:val="00DE07E0"/>
    <w:rsid w:val="00DE1261"/>
    <w:rsid w:val="00DE1C52"/>
    <w:rsid w:val="00DE5881"/>
    <w:rsid w:val="00DE5A55"/>
    <w:rsid w:val="00DE5D39"/>
    <w:rsid w:val="00DE6B8A"/>
    <w:rsid w:val="00DE70DE"/>
    <w:rsid w:val="00DE7258"/>
    <w:rsid w:val="00DE72AF"/>
    <w:rsid w:val="00DE793D"/>
    <w:rsid w:val="00DE7A17"/>
    <w:rsid w:val="00DE7D46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DF7D0A"/>
    <w:rsid w:val="00E008B1"/>
    <w:rsid w:val="00E00B97"/>
    <w:rsid w:val="00E01634"/>
    <w:rsid w:val="00E02F21"/>
    <w:rsid w:val="00E042C6"/>
    <w:rsid w:val="00E04DD2"/>
    <w:rsid w:val="00E0521B"/>
    <w:rsid w:val="00E05829"/>
    <w:rsid w:val="00E05E73"/>
    <w:rsid w:val="00E06A9B"/>
    <w:rsid w:val="00E074B6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567A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368E4"/>
    <w:rsid w:val="00E36D3E"/>
    <w:rsid w:val="00E3749C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47789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3CB2"/>
    <w:rsid w:val="00E745F6"/>
    <w:rsid w:val="00E74667"/>
    <w:rsid w:val="00E80356"/>
    <w:rsid w:val="00E808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7D1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1DA8"/>
    <w:rsid w:val="00EA3034"/>
    <w:rsid w:val="00EA3410"/>
    <w:rsid w:val="00EA3AAC"/>
    <w:rsid w:val="00EA3FD9"/>
    <w:rsid w:val="00EA4167"/>
    <w:rsid w:val="00EA4FB6"/>
    <w:rsid w:val="00EA57BC"/>
    <w:rsid w:val="00EA63AD"/>
    <w:rsid w:val="00EA6518"/>
    <w:rsid w:val="00EA6F79"/>
    <w:rsid w:val="00EA78D9"/>
    <w:rsid w:val="00EA7ABA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4BF2"/>
    <w:rsid w:val="00EC54E8"/>
    <w:rsid w:val="00EC645E"/>
    <w:rsid w:val="00EC6539"/>
    <w:rsid w:val="00EC698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28E"/>
    <w:rsid w:val="00EE562C"/>
    <w:rsid w:val="00EE593E"/>
    <w:rsid w:val="00EE6C93"/>
    <w:rsid w:val="00EE6FF1"/>
    <w:rsid w:val="00EE7D1A"/>
    <w:rsid w:val="00EF06FF"/>
    <w:rsid w:val="00EF0F67"/>
    <w:rsid w:val="00EF25DD"/>
    <w:rsid w:val="00EF2CB8"/>
    <w:rsid w:val="00EF2DFA"/>
    <w:rsid w:val="00EF37FF"/>
    <w:rsid w:val="00EF3E62"/>
    <w:rsid w:val="00EF3ED9"/>
    <w:rsid w:val="00EF4B5C"/>
    <w:rsid w:val="00EF54DC"/>
    <w:rsid w:val="00EF6B51"/>
    <w:rsid w:val="00EF6D48"/>
    <w:rsid w:val="00EF7C8C"/>
    <w:rsid w:val="00F00316"/>
    <w:rsid w:val="00F00BB0"/>
    <w:rsid w:val="00F00DE3"/>
    <w:rsid w:val="00F02A60"/>
    <w:rsid w:val="00F03D51"/>
    <w:rsid w:val="00F053B7"/>
    <w:rsid w:val="00F05A20"/>
    <w:rsid w:val="00F05C8C"/>
    <w:rsid w:val="00F07F31"/>
    <w:rsid w:val="00F105D1"/>
    <w:rsid w:val="00F107AD"/>
    <w:rsid w:val="00F10DDE"/>
    <w:rsid w:val="00F10DF2"/>
    <w:rsid w:val="00F128C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4F5A"/>
    <w:rsid w:val="00F34F7E"/>
    <w:rsid w:val="00F35F20"/>
    <w:rsid w:val="00F362B4"/>
    <w:rsid w:val="00F41D13"/>
    <w:rsid w:val="00F41F39"/>
    <w:rsid w:val="00F41F6F"/>
    <w:rsid w:val="00F4284B"/>
    <w:rsid w:val="00F42CA0"/>
    <w:rsid w:val="00F4490B"/>
    <w:rsid w:val="00F456C0"/>
    <w:rsid w:val="00F45AF6"/>
    <w:rsid w:val="00F46040"/>
    <w:rsid w:val="00F46451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0D97"/>
    <w:rsid w:val="00F61056"/>
    <w:rsid w:val="00F61224"/>
    <w:rsid w:val="00F61598"/>
    <w:rsid w:val="00F629DA"/>
    <w:rsid w:val="00F62A16"/>
    <w:rsid w:val="00F63581"/>
    <w:rsid w:val="00F64229"/>
    <w:rsid w:val="00F64AEA"/>
    <w:rsid w:val="00F65294"/>
    <w:rsid w:val="00F66C44"/>
    <w:rsid w:val="00F6731B"/>
    <w:rsid w:val="00F7056B"/>
    <w:rsid w:val="00F70C27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25A"/>
    <w:rsid w:val="00F764E5"/>
    <w:rsid w:val="00F77D3E"/>
    <w:rsid w:val="00F80934"/>
    <w:rsid w:val="00F80C00"/>
    <w:rsid w:val="00F82A2C"/>
    <w:rsid w:val="00F82B34"/>
    <w:rsid w:val="00F844FB"/>
    <w:rsid w:val="00F85D7C"/>
    <w:rsid w:val="00F85E7A"/>
    <w:rsid w:val="00F86036"/>
    <w:rsid w:val="00F864DA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6789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4CE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E5AAE"/>
    <w:rsid w:val="00FE783B"/>
    <w:rsid w:val="00FF0E25"/>
    <w:rsid w:val="00FF1C85"/>
    <w:rsid w:val="00FF204C"/>
    <w:rsid w:val="00FF27B7"/>
    <w:rsid w:val="00FF3C53"/>
    <w:rsid w:val="00FF4988"/>
    <w:rsid w:val="00FF7174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809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733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003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47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676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www.psychologicalscience.org/publications/psychological_science" TargetMode="External"/><Relationship Id="rId21" Type="http://schemas.openxmlformats.org/officeDocument/2006/relationships/hyperlink" Target="https://en.wikipedia.org/wiki/USERN_Prize" TargetMode="External"/><Relationship Id="rId42" Type="http://schemas.openxmlformats.org/officeDocument/2006/relationships/hyperlink" Target="https://www.kas.de/en/about-us" TargetMode="External"/><Relationship Id="rId47" Type="http://schemas.openxmlformats.org/officeDocument/2006/relationships/hyperlink" Target="https://doi.org/10.1177/13634615241233682" TargetMode="External"/><Relationship Id="rId63" Type="http://schemas.openxmlformats.org/officeDocument/2006/relationships/hyperlink" Target="https://theconversation.com/the-limits-of-expert-judgment-lessons-from-social-science-forecasting-during-the-pandemic-201130" TargetMode="External"/><Relationship Id="rId68" Type="http://schemas.openxmlformats.org/officeDocument/2006/relationships/hyperlink" Target="https://worldaftercovid.info/" TargetMode="External"/><Relationship Id="rId84" Type="http://schemas.openxmlformats.org/officeDocument/2006/relationships/footer" Target="footer2.xml"/><Relationship Id="rId16" Type="http://schemas.openxmlformats.org/officeDocument/2006/relationships/hyperlink" Target="http://www.awwwards.com/sites/world-after-covid" TargetMode="External"/><Relationship Id="rId11" Type="http://schemas.openxmlformats.org/officeDocument/2006/relationships/hyperlink" Target="mailto:igrossma@uwaterloo.ca" TargetMode="External"/><Relationship Id="rId32" Type="http://schemas.openxmlformats.org/officeDocument/2006/relationships/hyperlink" Target="https://isr.umich.edu/fellowships-awards/daniel-katz-dissertation-fellowship-in-psychology-and-survey-methodology/" TargetMode="External"/><Relationship Id="rId37" Type="http://schemas.openxmlformats.org/officeDocument/2006/relationships/hyperlink" Target="https://www.daad.de/en/" TargetMode="External"/><Relationship Id="rId53" Type="http://schemas.openxmlformats.org/officeDocument/2006/relationships/hyperlink" Target="https://doi.org/10.3758/s13428-024-02441-0" TargetMode="External"/><Relationship Id="rId58" Type="http://schemas.openxmlformats.org/officeDocument/2006/relationships/hyperlink" Target="https://doi.org/10.21428/e2759450.b492816e" TargetMode="External"/><Relationship Id="rId74" Type="http://schemas.openxmlformats.org/officeDocument/2006/relationships/hyperlink" Target="https://www.youtube.com/c/TheStoa" TargetMode="External"/><Relationship Id="rId79" Type="http://schemas.openxmlformats.org/officeDocument/2006/relationships/hyperlink" Target="https://predictions.uwaterloo.ca/" TargetMode="External"/><Relationship Id="rId5" Type="http://schemas.openxmlformats.org/officeDocument/2006/relationships/numbering" Target="numbering.xml"/><Relationship Id="rId19" Type="http://schemas.openxmlformats.org/officeDocument/2006/relationships/hyperlink" Target="https://www.mdpi.com/journal/societies/awards/738" TargetMode="External"/><Relationship Id="rId14" Type="http://schemas.openxmlformats.org/officeDocument/2006/relationships/hyperlink" Target="https://stias.ac.za/fellowships/" TargetMode="External"/><Relationship Id="rId22" Type="http://schemas.openxmlformats.org/officeDocument/2006/relationships/hyperlink" Target="https://www.imprs-life.mpg.de/life-program/outstanding-alumni-award" TargetMode="External"/><Relationship Id="rId27" Type="http://schemas.openxmlformats.org/officeDocument/2006/relationships/hyperlink" Target="https://cpa.ca/aboutcpa/cpaawards/presidentsaward/" TargetMode="External"/><Relationship Id="rId30" Type="http://schemas.openxmlformats.org/officeDocument/2006/relationships/hyperlink" Target="https://rackham.umich.edu/funding/funding-types/rackham-predoctoral-fellowship-program/" TargetMode="External"/><Relationship Id="rId35" Type="http://schemas.openxmlformats.org/officeDocument/2006/relationships/hyperlink" Target="https://lsa.umich.edu/content/dam/psychassets/psychdocuments/graduatedocuments/Fellowship_and_Award_Winners_2009_10.pdf" TargetMode="External"/><Relationship Id="rId43" Type="http://schemas.openxmlformats.org/officeDocument/2006/relationships/hyperlink" Target="https://scholar.google.com/citations?user=akajO3QAAAAJ" TargetMode="External"/><Relationship Id="rId48" Type="http://schemas.openxmlformats.org/officeDocument/2006/relationships/hyperlink" Target="https://doi.org/10.1016/j.cognition.2024.105769" TargetMode="External"/><Relationship Id="rId56" Type="http://schemas.openxmlformats.org/officeDocument/2006/relationships/hyperlink" Target="https://dx.doi.org/10.1037/amp0001151" TargetMode="External"/><Relationship Id="rId64" Type="http://schemas.openxmlformats.org/officeDocument/2006/relationships/hyperlink" Target="https://theconversation.com/its-not-stress-thats-killing-us-its-hate-maybe-mindfulness-can-help-171335" TargetMode="External"/><Relationship Id="rId69" Type="http://schemas.openxmlformats.org/officeDocument/2006/relationships/hyperlink" Target="https://blogs.scientificamerican.com/observations/when-reasonable-trumps-rational/" TargetMode="External"/><Relationship Id="rId77" Type="http://schemas.openxmlformats.org/officeDocument/2006/relationships/hyperlink" Target="https://futurescape.uwaterloo.ca/" TargetMode="External"/><Relationship Id="rId8" Type="http://schemas.openxmlformats.org/officeDocument/2006/relationships/webSettings" Target="webSettings.xml"/><Relationship Id="rId51" Type="http://schemas.openxmlformats.org/officeDocument/2006/relationships/hyperlink" Target="https://doi.org/10.1016/j.tics.2023.10.005" TargetMode="External"/><Relationship Id="rId72" Type="http://schemas.openxmlformats.org/officeDocument/2006/relationships/hyperlink" Target="https://cancovid.ca/" TargetMode="External"/><Relationship Id="rId80" Type="http://schemas.openxmlformats.org/officeDocument/2006/relationships/hyperlink" Target="https://www.geographyofphilosophy.com/" TargetMode="External"/><Relationship Id="rId85" Type="http://schemas.openxmlformats.org/officeDocument/2006/relationships/fontTable" Target="fontTable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://www.awwwards.com/" TargetMode="External"/><Relationship Id="rId25" Type="http://schemas.openxmlformats.org/officeDocument/2006/relationships/hyperlink" Target="https://www.psychologicalscience.org/members/awards-and-honors/aps-rising-stars" TargetMode="External"/><Relationship Id="rId33" Type="http://schemas.openxmlformats.org/officeDocument/2006/relationships/hyperlink" Target="https://isr.umich.edu/" TargetMode="External"/><Relationship Id="rId38" Type="http://schemas.openxmlformats.org/officeDocument/2006/relationships/hyperlink" Target="https://maxkadefoundation.org/index.html" TargetMode="External"/><Relationship Id="rId46" Type="http://schemas.openxmlformats.org/officeDocument/2006/relationships/hyperlink" Target="https://doi.org/10.1525/collabra.136883" TargetMode="External"/><Relationship Id="rId59" Type="http://schemas.openxmlformats.org/officeDocument/2006/relationships/hyperlink" Target="http://dx.doi.org/10.4135/9781412956253.n214" TargetMode="External"/><Relationship Id="rId67" Type="http://schemas.openxmlformats.org/officeDocument/2006/relationships/hyperlink" Target="https://theconversation.com/words-of-wisdom-4-tips-from-experts-on-how-to-endure-until-the-covid-19-pandemic-ends-152162" TargetMode="External"/><Relationship Id="rId20" Type="http://schemas.openxmlformats.org/officeDocument/2006/relationships/hyperlink" Target="https://spsp.org/membership/awards/earlycareer/sage-young-scholars" TargetMode="External"/><Relationship Id="rId41" Type="http://schemas.openxmlformats.org/officeDocument/2006/relationships/hyperlink" Target="https://www.kas.de/de/web/begabtenfoerderung-und-kultur/studienfoerderung" TargetMode="External"/><Relationship Id="rId54" Type="http://schemas.openxmlformats.org/officeDocument/2006/relationships/hyperlink" Target="https://doi.org/10.1080/1047840X.2023.2172277" TargetMode="External"/><Relationship Id="rId62" Type="http://schemas.openxmlformats.org/officeDocument/2006/relationships/hyperlink" Target="https://theconversation.com/beyond-the-hype-how-ai-could-change-the-game-for-social-science-research-208086" TargetMode="External"/><Relationship Id="rId70" Type="http://schemas.openxmlformats.org/officeDocument/2006/relationships/hyperlink" Target="https://spsp.org/news-center/character-context-blog/can-we-foresee-future-explaining-and-predicting-cultural-change" TargetMode="External"/><Relationship Id="rId75" Type="http://schemas.openxmlformats.org/officeDocument/2006/relationships/hyperlink" Target="https://www.hanoiphilosophyforum.org/" TargetMode="External"/><Relationship Id="rId83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s://spsp.org/membership/fellows" TargetMode="External"/><Relationship Id="rId23" Type="http://schemas.openxmlformats.org/officeDocument/2006/relationships/hyperlink" Target="https://www.imprs-life.mpg.de/life-program/" TargetMode="External"/><Relationship Id="rId28" Type="http://schemas.openxmlformats.org/officeDocument/2006/relationships/hyperlink" Target="https://www.apa.org/about/awards/klineberg-award" TargetMode="External"/><Relationship Id="rId36" Type="http://schemas.openxmlformats.org/officeDocument/2006/relationships/hyperlink" Target="https://www.psychologicalscience.org/members/rise" TargetMode="External"/><Relationship Id="rId49" Type="http://schemas.openxmlformats.org/officeDocument/2006/relationships/hyperlink" Target="https://doi.org/10.1177/09637214241262335" TargetMode="External"/><Relationship Id="rId57" Type="http://schemas.openxmlformats.org/officeDocument/2006/relationships/hyperlink" Target="https://sites.google.com/view/openstatslab/home/one-way-anova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www.science.org/" TargetMode="External"/><Relationship Id="rId44" Type="http://schemas.openxmlformats.org/officeDocument/2006/relationships/hyperlink" Target="https://doi.org/10.1098/rspb.2025.1355" TargetMode="External"/><Relationship Id="rId52" Type="http://schemas.openxmlformats.org/officeDocument/2006/relationships/hyperlink" Target="https://doi.org/10.1038/s41467-024-50294-0" TargetMode="External"/><Relationship Id="rId60" Type="http://schemas.openxmlformats.org/officeDocument/2006/relationships/hyperlink" Target="https://onwisdompodcast.fireside.fm/" TargetMode="External"/><Relationship Id="rId65" Type="http://schemas.openxmlformats.org/officeDocument/2006/relationships/hyperlink" Target="https://greatergood.berkeley.edu/article/item/how_life_could_get_better_or_worse_after_covid" TargetMode="External"/><Relationship Id="rId73" Type="http://schemas.openxmlformats.org/officeDocument/2006/relationships/hyperlink" Target="https://buzzrobot.substack.com/" TargetMode="External"/><Relationship Id="rId78" Type="http://schemas.openxmlformats.org/officeDocument/2006/relationships/hyperlink" Target="https://wisdomsummit.uwaterloo.ca/" TargetMode="External"/><Relationship Id="rId81" Type="http://schemas.openxmlformats.org/officeDocument/2006/relationships/header" Target="header1.xml"/><Relationship Id="rId86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orldaftercovid.info/" TargetMode="External"/><Relationship Id="rId39" Type="http://schemas.openxmlformats.org/officeDocument/2006/relationships/hyperlink" Target="https://www.e-fellows.net/Studium/Stipendien" TargetMode="External"/><Relationship Id="rId34" Type="http://schemas.openxmlformats.org/officeDocument/2006/relationships/hyperlink" Target="https://www.psychologicalscience.org/members/rise" TargetMode="External"/><Relationship Id="rId50" Type="http://schemas.openxmlformats.org/officeDocument/2006/relationships/hyperlink" Target="https://doi.org/10.1162/opmi_a_00149" TargetMode="External"/><Relationship Id="rId55" Type="http://schemas.openxmlformats.org/officeDocument/2006/relationships/hyperlink" Target="https://doi.org/10.1126/science.adi1778" TargetMode="External"/><Relationship Id="rId76" Type="http://schemas.openxmlformats.org/officeDocument/2006/relationships/hyperlink" Target="https://wiseminds.uwaterloo.ca/" TargetMode="External"/><Relationship Id="rId7" Type="http://schemas.openxmlformats.org/officeDocument/2006/relationships/settings" Target="settings.xml"/><Relationship Id="rId71" Type="http://schemas.openxmlformats.org/officeDocument/2006/relationships/hyperlink" Target="http://www.forbes.com/sites/datafreaks/2015/04/07/why-we-give-great-advice-to-others-but-cant-take-it-ourselves/" TargetMode="External"/><Relationship Id="rId2" Type="http://schemas.openxmlformats.org/officeDocument/2006/relationships/customXml" Target="../customXml/item2.xml"/><Relationship Id="rId29" Type="http://schemas.openxmlformats.org/officeDocument/2006/relationships/hyperlink" Target="https://www.apadivisions.org/division-20/awards/dissertation" TargetMode="External"/><Relationship Id="rId24" Type="http://schemas.openxmlformats.org/officeDocument/2006/relationships/hyperlink" Target="https://www.ontario.ca/page/early-researcher-awards" TargetMode="External"/><Relationship Id="rId40" Type="http://schemas.openxmlformats.org/officeDocument/2006/relationships/hyperlink" Target="https://www.studienstiftung.de/en/" TargetMode="External"/><Relationship Id="rId45" Type="http://schemas.openxmlformats.org/officeDocument/2006/relationships/hyperlink" Target="https://doi.org/10.1080/10463283.2025.2500897" TargetMode="External"/><Relationship Id="rId66" Type="http://schemas.openxmlformats.org/officeDocument/2006/relationships/hyperlink" Target="https://foreignpolicy.com/2021/03/18/pandemic-social-science-predictions-wrong/" TargetMode="External"/><Relationship Id="rId61" Type="http://schemas.openxmlformats.org/officeDocument/2006/relationships/hyperlink" Target="https://psyche.co/ideas/wisdom-is-a-virtue-but-how-do-we-judge-if-someone-has-it" TargetMode="External"/><Relationship Id="rId82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Metadata/LabelInfo.xml><?xml version="1.0" encoding="utf-8"?>
<clbl:labelList xmlns:clbl="http://schemas.microsoft.com/office/2020/mipLabelMetadata">
  <clbl:label id="{a9ee03e0-b78c-4998-8bf4-79b266b85105}" enabled="1" method="Standard" siteId="{723a5a87-f39a-4a22-9247-3fc240c01396}" removed="0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93</TotalTime>
  <Pages>43</Pages>
  <Words>18202</Words>
  <Characters>103753</Characters>
  <Application>Microsoft Office Word</Application>
  <DocSecurity>0</DocSecurity>
  <Lines>864</Lines>
  <Paragraphs>2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217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182</cp:revision>
  <cp:lastPrinted>2025-07-05T02:32:00Z</cp:lastPrinted>
  <dcterms:created xsi:type="dcterms:W3CDTF">2024-04-12T17:51:00Z</dcterms:created>
  <dcterms:modified xsi:type="dcterms:W3CDTF">2025-08-17T19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